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524E2695" w:rsidR="00E32BF5" w:rsidRPr="00604840" w:rsidRDefault="00A86944" w:rsidP="00E32BF5">
      <w:pPr>
        <w:pStyle w:val="berschrift1"/>
        <w:rPr>
          <w:lang w:val="en-US"/>
        </w:rPr>
      </w:pPr>
      <w:r>
        <w:rPr>
          <w:lang w:val="en-US"/>
        </w:rPr>
        <w:t>An upper bound for the Standard Deviation of a Strong Earth Gravity Prior</w:t>
      </w:r>
    </w:p>
    <w:p w14:paraId="40504E6E" w14:textId="7629226C" w:rsidR="00E32BF5" w:rsidRDefault="00E32BF5" w:rsidP="00E32BF5">
      <w:pPr>
        <w:pStyle w:val="berschrift1"/>
        <w:rPr>
          <w:lang w:val="en-US"/>
        </w:rPr>
      </w:pPr>
      <w:r w:rsidRPr="00E32BF5">
        <w:rPr>
          <w:lang w:val="en-US"/>
        </w:rPr>
        <w:t>Abstract</w:t>
      </w:r>
    </w:p>
    <w:p w14:paraId="63F1F076" w14:textId="1BC0B944"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to determine the standard deviation of the Strong Earth Gravity Prior. To this end, we identify different sources of sensory and motor variability reflected in timing errors about gravitational motio</w:t>
      </w:r>
      <w:r>
        <w:t>n</w:t>
      </w:r>
      <w:r w:rsidR="001977EA">
        <w:t>. We then model</w:t>
      </w:r>
      <w:r w:rsidR="000A5B70">
        <w:t xml:space="preserve"> timing responses based on quantitative assumptions about these sensory and motor errors for a range of standard deviations of the earth gravity prior, and find that</w:t>
      </w:r>
      <w:r>
        <w:t>,</w:t>
      </w:r>
      <w:r w:rsidR="000A5B70">
        <w:t xml:space="preserve"> </w:t>
      </w:r>
      <w:r>
        <w:t xml:space="preserve">for a prior with a mean of 9.81 m/s², a standard deviation of 2 m/s² </w:t>
      </w:r>
      <w:r w:rsidR="000A5B70">
        <w:t>make</w:t>
      </w:r>
      <w:r>
        <w:t>s</w:t>
      </w:r>
      <w:r w:rsidR="000A5B70">
        <w:t xml:space="preserve"> for the best fit. This value is likely to represent an upper bound</w:t>
      </w:r>
      <w:r w:rsidR="0054296B">
        <w:t>, as there are strong theoretical reasons to believe that the standard deviation of the earth gravity prior is lower than the value we found.</w:t>
      </w:r>
    </w:p>
    <w:p w14:paraId="4B9018CE" w14:textId="72146C07" w:rsidR="00EF1EFA" w:rsidRDefault="00EF1EFA" w:rsidP="003A567D">
      <w:pPr>
        <w:jc w:val="both"/>
      </w:pPr>
    </w:p>
    <w:p w14:paraId="1481368A" w14:textId="7021C5FC" w:rsidR="00EF1EFA" w:rsidRDefault="00EF1EFA" w:rsidP="003A567D">
      <w:pPr>
        <w:jc w:val="both"/>
      </w:pPr>
      <w:r>
        <w:t xml:space="preserve">IDEA STUFFS: </w:t>
      </w:r>
    </w:p>
    <w:p w14:paraId="36B62A69" w14:textId="7DEF036E" w:rsidR="00EF1EFA" w:rsidRPr="00EF1EFA" w:rsidRDefault="00EF1EFA" w:rsidP="003A567D">
      <w:pPr>
        <w:pStyle w:val="Listenabsatz"/>
        <w:numPr>
          <w:ilvl w:val="0"/>
          <w:numId w:val="1"/>
        </w:numPr>
        <w:jc w:val="both"/>
      </w:pPr>
      <w:r>
        <w:t>REPRODUCTION TASK TO MEASURE VELOCITY ESTIMATE</w:t>
      </w:r>
    </w:p>
    <w:p w14:paraId="67CDC4AE" w14:textId="0625D937" w:rsidR="00E32BF5" w:rsidRPr="00E32BF5" w:rsidRDefault="00E32BF5" w:rsidP="00E32BF5">
      <w:pPr>
        <w:pStyle w:val="berschrift1"/>
        <w:rPr>
          <w:lang w:val="en-US"/>
        </w:rPr>
      </w:pPr>
      <w:r w:rsidRPr="00E32BF5">
        <w:rPr>
          <w:lang w:val="en-US"/>
        </w:rPr>
        <w:t>Introduction</w:t>
      </w:r>
    </w:p>
    <w:p w14:paraId="7DD42585" w14:textId="30B2289F" w:rsidR="00BD3838" w:rsidRDefault="00891775" w:rsidP="003A567D">
      <w:pPr>
        <w:jc w:val="both"/>
      </w:pPr>
      <w:r>
        <w:t xml:space="preserve">There is ample evidence that humans represent earth gravity and use it for a variety of tasks such as interception </w:t>
      </w:r>
      <w:r>
        <w:fldChar w:fldCharType="begin" w:fldLock="1"/>
      </w:r>
      <w:r>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Ceccarelli et al., 2018; La Scaleia, Zago, Moscatelli, Lacquaniti, &amp; Viviani, 2014; McIntyre, Zago, &amp; Berthoz, 2001; Senot et al., 2012; Zago, McIntyre, Senot, &amp; Lacquaniti, 2008)","plainTextFormattedCitation":"(Ceccarelli et al., 2018; La Scaleia, Zago, Moscatelli, Lacquaniti, &amp; Viviani, 2014; McIntyre, Zago, &amp; Berthoz, 2001; Senot et al., 2012; Zago, McIntyre, Senot, &amp; Lacquaniti, 2008)","previouslyFormattedCitation":"(Ceccarelli et al., 2018; La Scaleia, Zago, Moscatelli, Lacquaniti, &amp; Viviani, 2014; McIntyre, Zago, &amp; Berthoz, 2001; Senot et al., 2012; Zago, McIntyre, Senot, &amp; Lacquaniti, 2008)"},"properties":{"noteIndex":0},"schema":"https://github.com/citation-style-language/schema/raw/master/csl-citation.json"}</w:instrText>
      </w:r>
      <w:r>
        <w:fldChar w:fldCharType="separate"/>
      </w:r>
      <w:r w:rsidRPr="00891775">
        <w:rPr>
          <w:noProof/>
        </w:rPr>
        <w:t>(Ceccarelli et al., 2018; La Scaleia, Zago, Moscatelli, Lacquaniti, &amp; Viviani, 2014; McIntyre, Zago, &amp; Berthoz, 2001; Senot et al., 2012;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891775">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3A567D">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Pr="00891775">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59550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3A567D">
        <w:fldChar w:fldCharType="separate"/>
      </w:r>
      <w:r w:rsidR="003A567D" w:rsidRPr="003A567D">
        <w:rPr>
          <w:noProof/>
        </w:rPr>
        <w:t>(Jörges &amp; López-Moliner, 2019)</w:t>
      </w:r>
      <w:r w:rsidR="003A567D">
        <w:fldChar w:fldCharType="end"/>
      </w:r>
      <w:r w:rsidR="003A567D">
        <w:t xml:space="preserve"> indicate </w:t>
      </w:r>
      <w:r w:rsidR="009A3299">
        <w:t>that the mean of this strong gravity prior is roughly at 1g (9.81 m/s²)</w:t>
      </w:r>
      <w:r w:rsidR="00E37468">
        <w:t xml:space="preserve"> when the </w:t>
      </w:r>
      <w:r w:rsidR="00A72A81">
        <w:t>o</w:t>
      </w:r>
      <w:r w:rsidR="00E37468">
        <w:t xml:space="preserve">cclusion is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we need to not only indicate its mode,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D1B1A10"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w:t>
      </w:r>
      <w:r w:rsidR="00BD3838">
        <w:lastRenderedPageBreak/>
        <w:t>perceptual system. However</w:t>
      </w:r>
      <w:r>
        <w:t xml:space="preserve">, these </w:t>
      </w:r>
      <w:proofErr w:type="gramStart"/>
      <w:r>
        <w:t>low level</w:t>
      </w:r>
      <w:proofErr w:type="gramEnd"/>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68884A75" w:rsidR="00864209" w:rsidRPr="00E23038" w:rsidRDefault="00E23038" w:rsidP="00E23038">
      <w:pPr>
        <w:pStyle w:val="Beschriftung"/>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E72229">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25E24B21"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891775">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91775">
        <w:fldChar w:fldCharType="separate"/>
      </w:r>
      <w:r w:rsidR="00891775" w:rsidRPr="00891775">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berschrift1"/>
        <w:rPr>
          <w:lang w:val="en-US"/>
        </w:rPr>
      </w:pPr>
      <w:r>
        <w:rPr>
          <w:lang w:val="en-US"/>
        </w:rPr>
        <w:lastRenderedPageBreak/>
        <w:t>Methods</w:t>
      </w:r>
    </w:p>
    <w:p w14:paraId="2DF052F7" w14:textId="77777777" w:rsidR="008D72BE" w:rsidRDefault="008D72BE" w:rsidP="008D72BE">
      <w:pPr>
        <w:pStyle w:val="berschrift2"/>
        <w:rPr>
          <w:lang w:val="en-US"/>
        </w:rPr>
      </w:pPr>
      <w:r>
        <w:rPr>
          <w:lang w:val="en-US"/>
        </w:rPr>
        <w:t>Participants</w:t>
      </w:r>
    </w:p>
    <w:p w14:paraId="77AB9D00" w14:textId="1685682A"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 and five (n</w:t>
      </w:r>
      <w:r w:rsidR="00B117EC">
        <w:t> </w:t>
      </w:r>
      <w:r w:rsidRPr="00C6356F">
        <w:t>=</w:t>
      </w:r>
      <w:r w:rsidR="00B117EC">
        <w:t> </w:t>
      </w:r>
      <w:r>
        <w:t>5</w:t>
      </w:r>
      <w:r w:rsidRPr="00C6356F">
        <w:t xml:space="preserve">) </w:t>
      </w:r>
      <w:r w:rsidR="00B117EC">
        <w:t>self-identified as women</w:t>
      </w:r>
      <w:r w:rsidRPr="00C6356F">
        <w:t>. We did not test their explicit knowledge of physics, as previous studies suggest that explicit knowledge about gravity has no effect on performance in related tasks</w:t>
      </w:r>
      <w:r w:rsidR="006D354B">
        <w:t xml:space="preserve"> </w:t>
      </w:r>
      <w:r>
        <w:fldChar w:fldCharType="begin" w:fldLock="1"/>
      </w:r>
      <w:r w:rsidR="007614EE">
        <w:instrText>ADDIN CSL_CITATION {"citationItems":[{"id":"ITEM-1","itemData":{"author":[{"dropping-particle":"","family":"Flavell","given":"Jonathan Charles","non-dropping-particle":"","parse-names":false,"suffix":""}],"id":"ITEM-1","issued":{"date-parts":[["2014"]]},"publisher":"Manchester Metropolitan University","title":"An investigation into the directional and amplitude aspects of an internal model of gravity","type":"thesis"},"uris":["http://www.mendeley.com/documents/?uuid=1d66294d-4fa4-47b2-ad66-b03e4aedc499"]},{"id":"ITEM-2","itemData":{"DOI":"10.3758/BF03196179","ISBN":"1069-9384 (Print)","ISSN":"1069-9384","PMID":"11700895","abstract":"We examined the extent to which findings from the literature on naive physics and representational momentum studies are consistent with impetus beliefs postulating imparted internal energy as a source of motion. In a literature review, we showed that, for situations in which impetus theory and physical principles make different predictions, representational momentum effects are consistent with impetus beliefs. In three new experiments, we examined people's implicit and explicit knowledge of the effect of mass on the rate of ascending motion. The results suggest that implicit knowledge is consistent with impetus theory and is unaffected by explicit knowledge. Expert physicists, whose explicit knowledge is in accord with Newtonian principles, exhibited the same implicit impetus beliefs as novices when asked to respond in a representational momentum paradigm. We propose that, in situations in which an immediate response is required and one does not have specific contextual knowledge about an object's motion, both physics experts and novices apply impetus principles as a default heuristic.","author":[{"dropping-particle":"","family":"Kozhevnikov","given":"M","non-dropping-particle":"","parse-names":false,"suffix":""},{"dropping-particle":"","family":"Hegarty","given":"M","non-dropping-particle":"","parse-names":false,"suffix":""}],"container-title":"Psychonomic bulletin &amp; review","id":"ITEM-2","issue":"3","issued":{"date-parts":[["2001"]]},"page":"439-53","title":"Impetus beliefs as default heuristics: dissociation between explicit and implicit knowledge about motion.","type":"article-journal","volume":"8"},"uris":["http://www.mendeley.com/documents/?uuid=07450780-a49e-4b3a-abdd-868318dc891c"]}],"mendeley":{"formattedCitation":"(Flavell, 2014; Kozhevnikov &amp; Hegarty, 2001)","plainTextFormattedCitation":"(Flavell, 2014; Kozhevnikov &amp; Hegarty, 2001)","previouslyFormattedCitation":"(Flavell, 2014; Kozhevnikov &amp; Hegarty, 2001)"},"properties":{"noteIndex":0},"schema":"https://github.com/citation-style-language/schema/raw/master/csl-citation.json"}</w:instrText>
      </w:r>
      <w:r>
        <w:fldChar w:fldCharType="separate"/>
      </w:r>
      <w:r w:rsidR="00595505" w:rsidRPr="00595505">
        <w:rPr>
          <w:noProof/>
        </w:rPr>
        <w:t>(Flavell, 2014; Kozhevnikov &amp; Hegarty, 2001)</w:t>
      </w:r>
      <w:r>
        <w:fldChar w:fldCharType="end"/>
      </w:r>
      <w:r w:rsidRPr="008140CB">
        <w:t xml:space="preserve">. </w:t>
      </w:r>
      <w:r w:rsidRPr="00C6356F">
        <w:t>All participants gave their informed consent. The research in this study is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berschrift2"/>
        <w:rPr>
          <w:lang w:val="en-US"/>
        </w:rPr>
      </w:pPr>
      <w:r>
        <w:rPr>
          <w:lang w:val="en-US"/>
        </w:rPr>
        <w:t>Stimuli</w:t>
      </w:r>
    </w:p>
    <w:p w14:paraId="29779600" w14:textId="751DB47F"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0.85,1,1.15,1.3</w:t>
      </w:r>
      <w:proofErr w:type="gramStart"/>
      <w:r w:rsidRPr="00DA4DDD">
        <w:t>g,-</w:t>
      </w:r>
      <w:proofErr w:type="gramEnd"/>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w:t>
      </w:r>
      <w:proofErr w:type="spellStart"/>
      <w:r w:rsidRPr="00DA4DDD">
        <w:t>fronto</w:t>
      </w:r>
      <w:proofErr w:type="spellEnd"/>
      <w:r w:rsidRPr="00DA4DDD">
        <w:t xml:space="preserve">-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7"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1D7504C4"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w:t>
      </w:r>
      <w:r>
        <w:lastRenderedPageBreak/>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7614EE">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La Scaleia, Miller, &amp; Lacquaniti, 2011)","plainTextFormattedCitation":"(Lacquaniti et al., 2013; Monache, Lacquaniti, &amp; Bosco, 2019; Zago, La Scaleia, Miller, &amp; Lacquaniti, 2011)","previouslyFormattedCitation":"(Lacquaniti et al., 2013; Monache, Lacquaniti, &amp; Bosco, 2019; Zago, La Scaleia, Miller, &amp; Lacquaniti, 2011)"},"properties":{"noteIndex":0},"schema":"https://github.com/citation-style-language/schema/raw/master/csl-citation.json"}</w:instrText>
      </w:r>
      <w:r>
        <w:fldChar w:fldCharType="separate"/>
      </w:r>
      <w:r w:rsidR="00595505" w:rsidRPr="00595505">
        <w:rPr>
          <w:noProof/>
        </w:rPr>
        <w:t>(Lacquaniti et al., 2013; Monache, Lacquaniti, &amp; Bosco, 2019; Zago, La Scaleia, Miller, &amp; Lacquaniti,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7614E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fldChar w:fldCharType="separate"/>
      </w:r>
      <w:r w:rsidR="00595505" w:rsidRPr="00595505">
        <w:rPr>
          <w:noProof/>
        </w:rPr>
        <w:t>(Jörges &amp; López-Moliner, 2017)</w:t>
      </w:r>
      <w:r>
        <w:fldChar w:fldCharType="end"/>
      </w:r>
      <w:r w:rsidRPr="00DA4DDD">
        <w:t xml:space="preserve">. This environment was 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berschrift2"/>
        <w:rPr>
          <w:lang w:val="en-US"/>
        </w:rPr>
      </w:pPr>
      <w:r>
        <w:rPr>
          <w:rStyle w:val="berschrift2Zchn"/>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22373771" w:rsidR="006B288B" w:rsidRPr="00820822" w:rsidRDefault="006B288B"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6B288B" w:rsidRPr="00820822" w:rsidRDefault="006B288B" w:rsidP="008D72BE">
                              <w:pPr>
                                <w:pStyle w:val="Beschriftung"/>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22373771" w:rsidR="006B288B" w:rsidRPr="00820822" w:rsidRDefault="006B288B"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6B288B" w:rsidRPr="00820822" w:rsidRDefault="006B288B" w:rsidP="008D72BE">
                        <w:pPr>
                          <w:pStyle w:val="Beschriftung"/>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xml:space="preserve">. The stimuli were programmed in </w:t>
      </w:r>
      <w:proofErr w:type="spellStart"/>
      <w:r w:rsidR="008D72BE">
        <w:t>PsychoPy</w:t>
      </w:r>
      <w:proofErr w:type="spellEnd"/>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0"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berschrift2Zchn"/>
          <w:lang w:val="en-US"/>
        </w:rPr>
        <w:t>Procedure</w:t>
      </w:r>
    </w:p>
    <w:p w14:paraId="26E9711E" w14:textId="11405A1C" w:rsidR="00F34E8D" w:rsidRDefault="008D72BE" w:rsidP="00FD302A">
      <w:pPr>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berschrift1"/>
        <w:rPr>
          <w:lang w:val="en-US"/>
        </w:rPr>
      </w:pPr>
      <w:r w:rsidRPr="004A0054">
        <w:rPr>
          <w:lang w:val="en-US"/>
        </w:rPr>
        <w:t>Results</w:t>
      </w:r>
    </w:p>
    <w:p w14:paraId="38ABB8CA" w14:textId="2852FDE5"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B117EC">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B117EC">
        <w:fldChar w:fldCharType="separate"/>
      </w:r>
      <w:r w:rsidR="00B117EC" w:rsidRPr="0031495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lastRenderedPageBreak/>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4D70EE2B" w:rsidR="0031495E" w:rsidRPr="00B377BA" w:rsidRDefault="00F515FC" w:rsidP="00B377BA">
      <w:pPr>
        <w:pStyle w:val="Beschriftung"/>
        <w:jc w:val="both"/>
        <w:rPr>
          <w:lang w:val="en-US"/>
        </w:rPr>
      </w:pPr>
      <w:bookmarkStart w:id="0"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E72229">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0"/>
      <w:r w:rsidRPr="00B377BA">
        <w:rPr>
          <w:lang w:val="en-US"/>
        </w:rPr>
        <w:t xml:space="preserve"> </w:t>
      </w:r>
    </w:p>
    <w:p w14:paraId="02A5EBA2" w14:textId="77777777" w:rsidR="00F515FC" w:rsidRDefault="00E470D6" w:rsidP="00FD302A">
      <w:pPr>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7896A644" w:rsidR="0031495E" w:rsidRPr="00E470D6" w:rsidRDefault="00E470D6" w:rsidP="00FD302A">
      <w:pPr>
        <w:jc w:val="both"/>
      </w:pPr>
      <w:r>
        <w:t>An ANOVA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B13CEC" w:rsidRPr="00F515FC">
        <w:t xml:space="preserve">Figure </w:t>
      </w:r>
      <w:r w:rsidR="00B13CEC" w:rsidRPr="00F515FC">
        <w:rPr>
          <w:noProof/>
        </w:rPr>
        <w:t>3</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4F703DC3" w:rsidR="00F515FC" w:rsidRDefault="00E470D6" w:rsidP="00FD302A">
      <w:pPr>
        <w:jc w:val="both"/>
      </w:pPr>
      <w:r>
        <w:t xml:space="preserve">To assess precision, </w:t>
      </w:r>
      <w:r w:rsidR="00D94AEE">
        <w:t>we calculated the absolute Temporal Error for each trial with regards to the median of each condition. We then fitted a Linear Mixed Model where this Precision proxy is predicted by gravity</w:t>
      </w:r>
      <w:r w:rsidR="005A3235">
        <w:t xml:space="preserve"> as fixed effect, and intercepts per Subject as random effects</w:t>
      </w:r>
      <w:r w:rsidR="00AC189D">
        <w:t>:</w:t>
      </w:r>
    </w:p>
    <w:p w14:paraId="517F8789" w14:textId="4CD4CBC0" w:rsidR="00F515FC" w:rsidRDefault="00F515FC" w:rsidP="00FD302A">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816A0CF" w14:textId="4305EDB4" w:rsidR="00F515FC" w:rsidRDefault="005A3235" w:rsidP="00FD302A">
      <w:pPr>
        <w:jc w:val="both"/>
      </w:pPr>
      <w:r>
        <w:t>We compare this Test Model to a Null Model, without fixed effects and only intercepts per Subject as random effects</w:t>
      </w:r>
      <w:r w:rsidR="00AC189D">
        <w:t>:</w:t>
      </w:r>
    </w:p>
    <w:p w14:paraId="6472FF92" w14:textId="3D9FC4B8" w:rsidR="00F515FC" w:rsidRDefault="00F515FC" w:rsidP="00FD302A">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A9959CC" w:rsidR="001C29B3" w:rsidRDefault="005A3235" w:rsidP="00FD302A">
      <w:pPr>
        <w:jc w:val="both"/>
      </w:pPr>
      <w:r>
        <w:lastRenderedPageBreak/>
        <w:t>An ANOVA showed that the Test Model was significantly better than the Null Model (p &lt; 0.001</w:t>
      </w:r>
      <w:r w:rsidRPr="00E470D6">
        <w:t>)</w:t>
      </w:r>
      <w:r>
        <w:t xml:space="preserve">, and the regression coefficient for the fixed effect Gravity is -0.003 (SE = 0.0004). This indicates that higher gravities are related to lower variability, most likely </w:t>
      </w:r>
      <w:r w:rsidR="00335AF6">
        <w:t>because</w:t>
      </w:r>
      <w:r>
        <w:t xml:space="preserve"> the interval for which the motion </w:t>
      </w:r>
      <w:proofErr w:type="gramStart"/>
      <w:r>
        <w:t>has to</w:t>
      </w:r>
      <w:proofErr w:type="gramEnd"/>
      <w:r>
        <w:t xml:space="preserve"> be extrapolated is shorter.</w:t>
      </w:r>
      <w:r w:rsidR="00335AF6">
        <w:t xml:space="preserve"> </w:t>
      </w:r>
      <w:r w:rsidR="00D62B98">
        <w:t>Table 1 lists all mean temporal errors and the respective standard errors across participants.</w:t>
      </w:r>
    </w:p>
    <w:tbl>
      <w:tblPr>
        <w:tblStyle w:val="Tabellenraster"/>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6B288B"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6B288B"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48647086" w:rsidR="00B377BA" w:rsidRPr="00B377BA" w:rsidRDefault="00B377BA">
      <w:pPr>
        <w:pStyle w:val="Beschriftung"/>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01E10">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2FFC8F81"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we fitted a Linear Mixed Model to the -1g/1g data, where gravity as fixed effect factor and subjects as random effects predict the absolute Temporal Error as proxy for the precision</w:t>
      </w:r>
      <w:r w:rsidR="00AC189D">
        <w:t>:</w:t>
      </w:r>
    </w:p>
    <w:p w14:paraId="738DB7C5" w14:textId="2D1A8B0C" w:rsidR="00112346" w:rsidRDefault="00112346" w:rsidP="00744972">
      <w:pPr>
        <w:jc w:val="both"/>
      </w:pPr>
      <m:oMathPara>
        <m:oMath>
          <m:r>
            <w:rPr>
              <w:rFonts w:ascii="Cambria Math" w:hAnsi="Cambria Math"/>
            </w:rPr>
            <m:t>Absolute 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FCC51E0" w14:textId="0195A4F6" w:rsidR="00112346" w:rsidRDefault="00744972" w:rsidP="00744972">
      <w:pPr>
        <w:jc w:val="both"/>
      </w:pPr>
      <w:r>
        <w:t>We compare this Test Model with a Null Model where only subjects as random effects predict the absolute Temporal Error</w:t>
      </w:r>
      <w:r w:rsidR="00AC189D">
        <w:t>:</w:t>
      </w:r>
    </w:p>
    <w:p w14:paraId="4F906AAF" w14:textId="4BA93B30" w:rsidR="00112346" w:rsidRDefault="00112346" w:rsidP="00744972">
      <w:pPr>
        <w:jc w:val="both"/>
      </w:pPr>
      <m:oMathPara>
        <m:oMath>
          <m:r>
            <w:rPr>
              <w:rFonts w:ascii="Cambria Math" w:hAnsi="Cambria Math"/>
            </w:rPr>
            <m:t xml:space="preserve">Absolute 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55EA89C6" w:rsidR="00744972" w:rsidRDefault="00744972" w:rsidP="00744972">
      <w:pPr>
        <w:jc w:val="both"/>
      </w:pPr>
      <w:r>
        <w:t>An ANOVA showed that the Test Model was significantly better than the Null Model (p &lt; 0.001</w:t>
      </w:r>
      <w:r w:rsidRPr="00E470D6">
        <w:t>)</w:t>
      </w:r>
      <w:r>
        <w:t xml:space="preserve">, and the regression coefficient for the fixed effect factor Gravity is -0.01 (SE = 0.003), indicating that the absolute error is lower and thus the precision is higher for 1g than for -1g. On a theoretical level, this </w:t>
      </w:r>
      <w:r w:rsidR="007F0B9A">
        <w:t xml:space="preserve">is in line </w:t>
      </w:r>
      <w:r>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berschrift1"/>
        <w:rPr>
          <w:lang w:val="en-US"/>
        </w:rPr>
      </w:pPr>
    </w:p>
    <w:p w14:paraId="35A7B314" w14:textId="0E02AB67" w:rsidR="00FD302A" w:rsidRDefault="006B4496" w:rsidP="004A0054">
      <w:pPr>
        <w:pStyle w:val="berschrift1"/>
        <w:rPr>
          <w:lang w:val="en-US"/>
        </w:rPr>
      </w:pPr>
      <w:r>
        <w:rPr>
          <w:lang w:val="en-US"/>
        </w:rPr>
        <w:t>Simulations</w:t>
      </w:r>
    </w:p>
    <w:p w14:paraId="03750082" w14:textId="77777777" w:rsidR="006B4496" w:rsidRDefault="006B4496" w:rsidP="006C014A">
      <w:r>
        <w:t xml:space="preserve">The physical formula for distance from initial velocity and acceleration (Equation 4) is the base for both of our simulation procedures. This reflects the assumption that humans perform the task at hand </w:t>
      </w:r>
      <w:r>
        <w:lastRenderedPageBreak/>
        <w:t xml:space="preserve">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6B288B"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6B288B"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berschrift2Zchn"/>
          <w:lang w:val="en-US"/>
        </w:rPr>
      </w:pPr>
    </w:p>
    <w:p w14:paraId="3FE28196" w14:textId="06874743" w:rsidR="006C014A" w:rsidRDefault="006C014A" w:rsidP="004A0054">
      <w:pPr>
        <w:spacing w:after="0"/>
        <w:rPr>
          <w:rStyle w:val="berschrift2Zchn"/>
          <w:lang w:val="en-US"/>
        </w:rPr>
      </w:pPr>
      <w:r>
        <w:rPr>
          <w:rStyle w:val="berschrift2Zchn"/>
          <w:lang w:val="en-US"/>
        </w:rPr>
        <w:t>Mean of the Gravity Prior</w:t>
      </w:r>
    </w:p>
    <w:p w14:paraId="5EC83A41" w14:textId="151EABB6"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F91E84">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fldChar w:fldCharType="separate"/>
      </w:r>
      <w:r w:rsidRPr="00316387">
        <w:rPr>
          <w:noProof/>
        </w:rPr>
        <w:t>(Jörges &amp; López-Moliner, 2019)</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 % of </w:t>
      </w:r>
      <w:proofErr w:type="spellStart"/>
      <w:r w:rsidR="009F7941">
        <w:t>it’s</w:t>
      </w:r>
      <w:proofErr w:type="spellEnd"/>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A44908">
        <w:t>would thus yield more accurate predictions for the Short Occlusion condition, while the accuracy for the Long Occlusion condition would be largely maintained.</w:t>
      </w:r>
      <w:r w:rsidR="00A54235">
        <w:t xml:space="preserve"> </w:t>
      </w:r>
      <w:r w:rsidR="00A44908">
        <w:t xml:space="preserve">We thus employ the same procedure laid out in our previous </w:t>
      </w:r>
      <w:proofErr w:type="gramStart"/>
      <w:r w:rsidR="00A44908">
        <w:t>paper, but</w:t>
      </w:r>
      <w:proofErr w:type="gramEnd"/>
      <w:r w:rsidR="00A44908">
        <w:t xml:space="preserve">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4772DF8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proofErr w:type="spellStart"/>
      <w:r w:rsidRPr="00A54235">
        <w:rPr>
          <w:i/>
        </w:rPr>
        <w:t>v</w:t>
      </w:r>
      <w:r w:rsidRPr="00A54235">
        <w:rPr>
          <w:i/>
          <w:vertAlign w:val="subscript"/>
        </w:rPr>
        <w:t>y</w:t>
      </w:r>
      <w:proofErr w:type="spellEnd"/>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s disappearance at 80 % of the presented velocity. </w:t>
      </w:r>
      <w:r w:rsidR="0024603B">
        <w:t>Equation 5 thus becomes</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6B288B"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lastRenderedPageBreak/>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1505E38D"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E7767D">
        <w:t xml:space="preserve">Figure </w:t>
      </w:r>
      <w:r w:rsidR="00E7767D">
        <w:rPr>
          <w:noProof/>
        </w:rPr>
        <w:t>4</w:t>
      </w:r>
      <w:r w:rsidR="00E7767D">
        <w:rPr>
          <w:rFonts w:eastAsiaTheme="minorEastAsia"/>
        </w:rPr>
        <w:fldChar w:fldCharType="end"/>
      </w:r>
      <w:r w:rsidR="00E7767D">
        <w:rPr>
          <w:rFonts w:eastAsiaTheme="minorEastAsia"/>
        </w:rPr>
        <w:t xml:space="preserve"> visualizes the mean errors observed in our participants, the mean errors when accounting for the Aubert-</w:t>
      </w:r>
      <w:proofErr w:type="spellStart"/>
      <w:r w:rsidR="00E7767D">
        <w:rPr>
          <w:rFonts w:eastAsiaTheme="minorEastAsia"/>
        </w:rPr>
        <w:t>Fleischl</w:t>
      </w:r>
      <w:proofErr w:type="spellEnd"/>
      <w:r w:rsidR="00E7767D">
        <w:rPr>
          <w:rFonts w:eastAsiaTheme="minorEastAsia"/>
        </w:rPr>
        <w:t xml:space="preserve"> phenomenon,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 </w:t>
      </w:r>
    </w:p>
    <w:p w14:paraId="1C83B784" w14:textId="77777777" w:rsidR="00E7767D" w:rsidRDefault="0024603B" w:rsidP="00E7767D">
      <w:pPr>
        <w:keepNext/>
        <w:jc w:val="both"/>
      </w:pPr>
      <w:r>
        <w:rPr>
          <w:rFonts w:eastAsiaTheme="minorEastAsia"/>
          <w:noProof/>
        </w:rPr>
        <w:drawing>
          <wp:inline distT="0" distB="0" distL="0" distR="0" wp14:anchorId="4633F201" wp14:editId="3C9DC19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20E97F38" w:rsidR="0024603B" w:rsidRPr="00E7767D" w:rsidRDefault="00E7767D" w:rsidP="00E7767D">
      <w:pPr>
        <w:pStyle w:val="Beschriftung"/>
        <w:jc w:val="both"/>
        <w:rPr>
          <w:rFonts w:eastAsiaTheme="minorEastAsia"/>
          <w:i w:val="0"/>
          <w:color w:val="auto"/>
          <w:sz w:val="22"/>
          <w:szCs w:val="22"/>
          <w:lang w:val="en-US"/>
        </w:rPr>
      </w:pPr>
      <w:bookmarkStart w:id="1"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E72229">
        <w:rPr>
          <w:noProof/>
          <w:lang w:val="en-US"/>
        </w:rPr>
        <w:t>4</w:t>
      </w:r>
      <w:r>
        <w:fldChar w:fldCharType="end"/>
      </w:r>
      <w:bookmarkEnd w:id="1"/>
      <w:r w:rsidRPr="00E7767D">
        <w:rPr>
          <w:lang w:val="en-US"/>
        </w:rPr>
        <w:t>: Mean temporal errors t</w:t>
      </w:r>
      <w:r>
        <w:rPr>
          <w:lang w:val="en-US"/>
        </w:rPr>
        <w:t>hat we observed in our participants (blue),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p>
    <w:p w14:paraId="4378EE50" w14:textId="12685293"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mean squared error between AF model predictions and observed behavior is </w:t>
      </w:r>
      <w:r>
        <w:rPr>
          <w:rFonts w:eastAsiaTheme="minorEastAsia"/>
        </w:rPr>
        <w:t xml:space="preserve">0.0002, and for the non-AF model predictions </w:t>
      </w:r>
      <w:r w:rsidR="0068122F">
        <w:rPr>
          <w:rFonts w:eastAsiaTheme="minorEastAsia"/>
        </w:rPr>
        <w:t xml:space="preserve">more than </w:t>
      </w:r>
      <w:r>
        <w:rPr>
          <w:rFonts w:eastAsiaTheme="minorEastAsia"/>
        </w:rPr>
        <w:t>three times higher</w:t>
      </w:r>
      <w:r w:rsidR="00BB40C9">
        <w:rPr>
          <w:rFonts w:eastAsiaTheme="minorEastAsia"/>
        </w:rPr>
        <w:t xml:space="preserve">, at just </w:t>
      </w:r>
      <w:r w:rsidR="0068122F">
        <w:rPr>
          <w:rFonts w:eastAsiaTheme="minorEastAsia"/>
        </w:rPr>
        <w:t>over</w:t>
      </w:r>
      <w:r w:rsidR="00BB40C9">
        <w:rPr>
          <w:rFonts w:eastAsiaTheme="minorEastAsia"/>
        </w:rPr>
        <w:t xml:space="preserve"> 0.0006.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054679" w:rsidRPr="00AB56E9">
        <w:t xml:space="preserve">Table </w:t>
      </w:r>
      <w:r w:rsidR="00054679" w:rsidRPr="00AB56E9">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proofErr w:type="spellStart"/>
      <w:r w:rsidR="0058768C" w:rsidRPr="00A54235">
        <w:rPr>
          <w:i/>
        </w:rPr>
        <w:t>v</w:t>
      </w:r>
      <w:r w:rsidR="0058768C" w:rsidRPr="00A54235">
        <w:rPr>
          <w:i/>
          <w:vertAlign w:val="subscript"/>
        </w:rPr>
        <w:t>y</w:t>
      </w:r>
      <w:proofErr w:type="spellEnd"/>
      <w:r w:rsidR="0058768C">
        <w:rPr>
          <w:rFonts w:eastAsiaTheme="minorEastAsia"/>
        </w:rPr>
        <w:t> = 6 m/s).</w:t>
      </w:r>
    </w:p>
    <w:tbl>
      <w:tblPr>
        <w:tblStyle w:val="Tabellenraster"/>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6B288B"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6FED2764" w:rsidR="00BB40C9" w:rsidRDefault="00BB40C9" w:rsidP="00BB40C9">
            <w:pPr>
              <w:jc w:val="center"/>
            </w:pPr>
            <w:r>
              <w:t>0.2</w:t>
            </w:r>
          </w:p>
        </w:tc>
        <w:tc>
          <w:tcPr>
            <w:tcW w:w="1870" w:type="dxa"/>
          </w:tcPr>
          <w:p w14:paraId="27086C09" w14:textId="090EEA50" w:rsidR="00BB40C9" w:rsidRDefault="00BB40C9" w:rsidP="00BB40C9">
            <w:pPr>
              <w:jc w:val="center"/>
            </w:pPr>
            <w:r>
              <w:t>0.8</w:t>
            </w:r>
          </w:p>
        </w:tc>
        <w:tc>
          <w:tcPr>
            <w:tcW w:w="1870" w:type="dxa"/>
          </w:tcPr>
          <w:p w14:paraId="092561C6" w14:textId="10901B04" w:rsidR="00BB40C9" w:rsidRDefault="00BB40C9" w:rsidP="00BB40C9">
            <w:pPr>
              <w:jc w:val="center"/>
            </w:pPr>
            <w:r>
              <w:t>1.2</w:t>
            </w:r>
          </w:p>
        </w:tc>
        <w:tc>
          <w:tcPr>
            <w:tcW w:w="1870" w:type="dxa"/>
          </w:tcPr>
          <w:p w14:paraId="7A24ADDC" w14:textId="03885E15" w:rsidR="00BB40C9" w:rsidRDefault="00BB40C9" w:rsidP="00BB40C9">
            <w:pPr>
              <w:jc w:val="center"/>
            </w:pPr>
            <w:r>
              <w:t>9.5</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D4902CC" w:rsidR="00BB40C9" w:rsidRDefault="00BB40C9" w:rsidP="00BB40C9">
            <w:pPr>
              <w:jc w:val="center"/>
            </w:pPr>
            <w:r>
              <w:t>5.9</w:t>
            </w:r>
          </w:p>
        </w:tc>
        <w:tc>
          <w:tcPr>
            <w:tcW w:w="1870" w:type="dxa"/>
          </w:tcPr>
          <w:p w14:paraId="0AD32658" w14:textId="23A76569" w:rsidR="00BB40C9" w:rsidRDefault="00BB40C9" w:rsidP="00BB40C9">
            <w:pPr>
              <w:jc w:val="center"/>
            </w:pPr>
            <w:r>
              <w:t>4.9</w:t>
            </w:r>
          </w:p>
        </w:tc>
        <w:tc>
          <w:tcPr>
            <w:tcW w:w="1870" w:type="dxa"/>
          </w:tcPr>
          <w:p w14:paraId="6172C094" w14:textId="6ADB7CA9" w:rsidR="00BB40C9" w:rsidRDefault="00BB40C9" w:rsidP="00BB40C9">
            <w:pPr>
              <w:jc w:val="center"/>
            </w:pPr>
            <w:r>
              <w:t>0.7</w:t>
            </w:r>
          </w:p>
        </w:tc>
        <w:tc>
          <w:tcPr>
            <w:tcW w:w="1870" w:type="dxa"/>
          </w:tcPr>
          <w:p w14:paraId="0A52D9F7" w14:textId="1D978E9B" w:rsidR="00BB40C9" w:rsidRDefault="00BB40C9" w:rsidP="00F01E10">
            <w:pPr>
              <w:keepNext/>
              <w:jc w:val="center"/>
            </w:pPr>
            <w:r>
              <w:t>10.1</w:t>
            </w:r>
          </w:p>
        </w:tc>
      </w:tr>
    </w:tbl>
    <w:p w14:paraId="0FF7AB0A" w14:textId="51FF0AF2" w:rsidR="00BB40C9" w:rsidRDefault="00F01E10" w:rsidP="00F01E10">
      <w:pPr>
        <w:pStyle w:val="Beschriftung"/>
        <w:rPr>
          <w:lang w:val="en-US"/>
        </w:rPr>
      </w:pPr>
      <w:bookmarkStart w:id="2" w:name="_Ref27937618"/>
      <w:r w:rsidRPr="00AB56E9">
        <w:rPr>
          <w:lang w:val="en-US"/>
        </w:rPr>
        <w:t xml:space="preserve">Table </w:t>
      </w:r>
      <w:r>
        <w:fldChar w:fldCharType="begin"/>
      </w:r>
      <w:r w:rsidRPr="00AB56E9">
        <w:rPr>
          <w:lang w:val="en-US"/>
        </w:rPr>
        <w:instrText xml:space="preserve"> SEQ Table \* ARABIC </w:instrText>
      </w:r>
      <w:r>
        <w:fldChar w:fldCharType="separate"/>
      </w:r>
      <w:r w:rsidRPr="00AB56E9">
        <w:rPr>
          <w:noProof/>
          <w:lang w:val="en-US"/>
        </w:rPr>
        <w:t>2</w:t>
      </w:r>
      <w:r>
        <w:fldChar w:fldCharType="end"/>
      </w:r>
      <w:bookmarkEnd w:id="2"/>
      <w:r w:rsidRPr="00AB56E9">
        <w:rPr>
          <w:lang w:val="en-US"/>
        </w:rPr>
        <w:t xml:space="preserve">: </w:t>
      </w:r>
      <w:r w:rsidR="00AB56E9" w:rsidRPr="00AB56E9">
        <w:rPr>
          <w:lang w:val="en-US"/>
        </w:rPr>
        <w:t>Errors between simulated m</w:t>
      </w:r>
      <w:r w:rsidR="00AB56E9">
        <w:rPr>
          <w:lang w:val="en-US"/>
        </w:rPr>
        <w:t>ean errors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 xml:space="preserve">Lower values signify a better fit. </w:t>
      </w:r>
      <w:r w:rsidR="00AB56E9">
        <w:rPr>
          <w:lang w:val="en-US"/>
        </w:rPr>
        <w:t>The unit of all values is s²/10000.</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berschrift2Zchn"/>
          <w:lang w:val="en-US"/>
        </w:rPr>
      </w:pPr>
    </w:p>
    <w:p w14:paraId="1A321467" w14:textId="0A1E4592" w:rsidR="004A0054" w:rsidRPr="004A0054" w:rsidRDefault="0058768C" w:rsidP="004A0054">
      <w:pPr>
        <w:spacing w:after="0"/>
        <w:rPr>
          <w:rStyle w:val="berschrift2Zchn"/>
          <w:lang w:val="en-US"/>
        </w:rPr>
      </w:pPr>
      <w:r>
        <w:rPr>
          <w:rStyle w:val="berschrift2Zchn"/>
          <w:lang w:val="en-US"/>
        </w:rPr>
        <w:lastRenderedPageBreak/>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6B288B"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berschrift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323E98AB"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297476">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sidR="008A7B56">
        <w:rPr>
          <w:rFonts w:eastAsiaTheme="minorEastAsia"/>
        </w:rPr>
        <w:fldChar w:fldCharType="separate"/>
      </w:r>
      <w:r w:rsidR="008A7B56" w:rsidRPr="008A7B56">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51FAEBEF" w:rsidR="00A643B3" w:rsidRDefault="006B288B"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A643B3">
        <w:rPr>
          <w:rFonts w:eastAsiaTheme="minorEastAsia"/>
        </w:rPr>
        <w:fldChar w:fldCharType="separate"/>
      </w:r>
      <w:r w:rsidR="00A643B3" w:rsidRPr="00E72229">
        <w:t xml:space="preserve">Figure </w:t>
      </w:r>
      <w:r w:rsidR="00A643B3" w:rsidRPr="00E72229">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6B288B"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6FCC42AD" w:rsidR="00FE5C97" w:rsidRDefault="00A340F9" w:rsidP="00F2167B">
      <w:pPr>
        <w:jc w:val="both"/>
        <w:rPr>
          <w:rFonts w:eastAsiaTheme="minorEastAsia"/>
        </w:rPr>
      </w:pPr>
      <w:r>
        <w:rPr>
          <w:rFonts w:eastAsiaTheme="minorEastAsia"/>
        </w:rPr>
        <w:t xml:space="preserve">Weber fractions for velocity discrimination reported in the literature are about 5 % for </w:t>
      </w:r>
      <w:r w:rsidR="00A431AE">
        <w:rPr>
          <w:rFonts w:eastAsiaTheme="minorEastAsia"/>
        </w:rPr>
        <w:t>motion presented in the fovea</w:t>
      </w:r>
      <w:r w:rsidR="00886B1A">
        <w:rPr>
          <w:rFonts w:eastAsiaTheme="minorEastAsia"/>
        </w:rPr>
        <w:t xml:space="preserve"> </w:t>
      </w:r>
      <w:r w:rsidR="00886B1A">
        <w:rPr>
          <w:rFonts w:eastAsiaTheme="minorEastAsia"/>
        </w:rPr>
        <w:fldChar w:fldCharType="begin" w:fldLock="1"/>
      </w:r>
      <w:r w:rsidR="00886B1A">
        <w:rPr>
          <w:rFonts w:eastAsiaTheme="minorEastAsia"/>
        </w:rPr>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operties":{"noteIndex":0},"schema":"https://github.com/citation-style-language/schema/raw/master/csl-citation.json"}</w:instrText>
      </w:r>
      <w:r w:rsidR="00886B1A">
        <w:rPr>
          <w:rFonts w:eastAsiaTheme="minorEastAsia"/>
        </w:rPr>
        <w:fldChar w:fldCharType="separate"/>
      </w:r>
      <w:r w:rsidR="00886B1A" w:rsidRPr="00886B1A">
        <w:rPr>
          <w:rFonts w:eastAsiaTheme="minorEastAsia"/>
          <w:noProof/>
        </w:rPr>
        <w:t>(McKee, 1981)</w:t>
      </w:r>
      <w:r w:rsidR="00886B1A">
        <w:rPr>
          <w:rFonts w:eastAsiaTheme="minorEastAsia"/>
        </w:rPr>
        <w:fldChar w:fldCharType="end"/>
      </w:r>
      <w:r w:rsidR="00A431AE">
        <w:rPr>
          <w:rFonts w:eastAsiaTheme="minorEastAsia"/>
        </w:rPr>
        <w:t>.</w:t>
      </w:r>
      <w:r w:rsidR="00F2167B">
        <w:rPr>
          <w:rFonts w:eastAsiaTheme="minorEastAsia"/>
        </w:rPr>
        <w:t xml:space="preserve"> </w:t>
      </w:r>
      <w:r w:rsidR="00A431AE">
        <w:rPr>
          <w:rFonts w:eastAsiaTheme="minorEastAsia"/>
        </w:rPr>
        <w:t xml:space="preserve">This is relevant as lower thresholds have been reported for motion presented </w:t>
      </w:r>
      <w:r w:rsidR="00A431AE">
        <w:rPr>
          <w:rFonts w:eastAsiaTheme="minorEastAsia"/>
        </w:rPr>
        <w:lastRenderedPageBreak/>
        <w:t>in the peripheral vision.</w:t>
      </w:r>
      <w:r w:rsidR="004A754A" w:rsidRPr="004A754A">
        <w:rPr>
          <w:rFonts w:eastAsiaTheme="minorEastAsia"/>
        </w:rPr>
        <w:t xml:space="preserve"> </w:t>
      </w:r>
      <w:r w:rsidR="004A754A">
        <w:rPr>
          <w:rFonts w:eastAsiaTheme="minorEastAsia"/>
        </w:rPr>
        <w:t xml:space="preserve">Arguably, </w:t>
      </w:r>
      <w:r w:rsidR="00B27F0E">
        <w:rPr>
          <w:rFonts w:eastAsiaTheme="minorEastAsia"/>
        </w:rPr>
        <w:t xml:space="preserve">thresholds should be increased slightly for the perception of tangential speeds. We thus choose a value of 7 % for the simulations.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B27F0E">
        <w:rPr>
          <w:rFonts w:eastAsiaTheme="minorEastAsia"/>
        </w:rPr>
        <w:t>7</w:t>
      </w:r>
      <w:r w:rsidR="00F2167B">
        <w:rPr>
          <w:rFonts w:eastAsiaTheme="minorEastAsia"/>
        </w:rPr>
        <w:t xml:space="preserve"> % from its mod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B27F0E">
        <w:rPr>
          <w:rFonts w:eastAsiaTheme="minorEastAsia"/>
        </w:rPr>
        <w:t>07</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 xml:space="preserve">C shows how predictions vary with varying variability in perceived </w:t>
      </w:r>
      <w:r w:rsidR="00010AD7">
        <w:rPr>
          <w:rFonts w:eastAsiaTheme="minorEastAsia"/>
        </w:rPr>
        <w:t xml:space="preserve">vertical </w:t>
      </w:r>
      <w:r w:rsidR="00E817C4">
        <w:rPr>
          <w:rFonts w:eastAsiaTheme="minorEastAsia"/>
        </w:rPr>
        <w:t>velocity: The effect is negligible for the Long Occlusion condition, while it increases response variability unif</w:t>
      </w:r>
      <w:bookmarkStart w:id="3" w:name="_GoBack"/>
      <w:bookmarkEnd w:id="3"/>
      <w:r w:rsidR="00E817C4">
        <w:rPr>
          <w:rFonts w:eastAsiaTheme="minorEastAsia"/>
        </w:rPr>
        <w:t>ormly across gravities.</w:t>
      </w:r>
    </w:p>
    <w:p w14:paraId="4B6C06F8" w14:textId="42113A0A"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0C90ACE0" w:rsidR="00F2167B" w:rsidRDefault="006B288B"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FA5BF0">
        <w:rPr>
          <w:rFonts w:eastAsiaTheme="minorEastAsia"/>
        </w:rPr>
        <w:t>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FA5BF0">
        <w:rPr>
          <w:rFonts w:eastAsiaTheme="minorEastAsia"/>
        </w:rPr>
        <w:t xml:space="preserve"> carries more weight for </w:t>
      </w:r>
      <w:proofErr w:type="gramStart"/>
      <w:r w:rsidR="00FA5BF0">
        <w:rPr>
          <w:rFonts w:eastAsiaTheme="minorEastAsia"/>
        </w:rPr>
        <w:t>the final result</w:t>
      </w:r>
      <w:proofErr w:type="gramEnd"/>
      <w:r w:rsidR="00FA5BF0">
        <w:rPr>
          <w:rFonts w:eastAsiaTheme="minorEastAsia"/>
        </w:rPr>
        <w:t xml:space="preserve"> of the computation. </w:t>
      </w:r>
      <w:r w:rsidR="00595505">
        <w:rPr>
          <w:rFonts w:eastAsiaTheme="minorEastAsia"/>
        </w:rPr>
        <w:t>In very easy conditions, 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xml:space="preserve">, the precision of these estimates is likely lower than reported for the above task. We thus work with a Weber fraction of twice the reported value (10 %), which incidentally is identical to the Weber fractions we use for velocity. The </w:t>
      </w:r>
      <w:r w:rsidR="00282356">
        <w:rPr>
          <w:rFonts w:eastAsiaTheme="minorEastAsia"/>
        </w:rPr>
        <w:t xml:space="preserve">standardized standard deviation </w:t>
      </w:r>
      <w:r w:rsidR="00236BC9">
        <w:rPr>
          <w:rFonts w:eastAsiaTheme="minorEastAsia"/>
        </w:rPr>
        <w:t xml:space="preserve">for this distribution is thus also </w:t>
      </w:r>
      <w:r w:rsidR="00282356">
        <w:rPr>
          <w:rFonts w:eastAsiaTheme="minorEastAsia"/>
        </w:rPr>
        <w:t>of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E817C4" w:rsidRPr="00E72229">
        <w:t xml:space="preserve">Figure </w:t>
      </w:r>
      <w:r w:rsidR="00E817C4" w:rsidRPr="00E72229">
        <w:rPr>
          <w:noProof/>
        </w:rPr>
        <w:t>5</w:t>
      </w:r>
      <w:r w:rsidR="00E817C4">
        <w:rPr>
          <w:rFonts w:eastAsiaTheme="minorEastAsia"/>
        </w:rPr>
        <w:fldChar w:fldCharType="end"/>
      </w:r>
      <w:r w:rsidR="00E817C4">
        <w:rPr>
          <w:rFonts w:eastAsiaTheme="minorEastAsia"/>
        </w:rPr>
        <w:t>A shows how predictions vary with vary variability in perceived distance: There is a slight logarithmic pattern, where response variability added by higher variability in perceived distance increases with decreases gravity.</w:t>
      </w:r>
    </w:p>
    <w:p w14:paraId="60B316A8" w14:textId="2C53F40F" w:rsidR="008734D9" w:rsidRDefault="00282356" w:rsidP="00F2167B">
      <w:pPr>
        <w:jc w:val="both"/>
        <w:rPr>
          <w:rFonts w:eastAsiaTheme="minorEastAsia"/>
        </w:rPr>
      </w:pPr>
      <w:r w:rsidRPr="004D128E">
        <w:rPr>
          <w:rFonts w:eastAsiaTheme="minorEastAsia"/>
          <w:b/>
        </w:rPr>
        <w:t>t</w:t>
      </w:r>
      <w:r>
        <w:rPr>
          <w:rFonts w:eastAsiaTheme="minorEastAsia"/>
        </w:rPr>
        <w:t> </w:t>
      </w:r>
      <w:proofErr w:type="gramStart"/>
      <w:r>
        <w:rPr>
          <w:rFonts w:eastAsiaTheme="minorEastAsia"/>
        </w:rPr>
        <w:t>–  </w:t>
      </w:r>
      <w:r w:rsidR="004D128E">
        <w:rPr>
          <w:rFonts w:eastAsiaTheme="minorEastAsia"/>
        </w:rPr>
        <w:t>The</w:t>
      </w:r>
      <w:proofErr w:type="gramEnd"/>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0F475203" w:rsidR="00515BFC" w:rsidRPr="00E72229" w:rsidRDefault="00E72229" w:rsidP="00E72229">
      <w:pPr>
        <w:pStyle w:val="Beschriftung"/>
        <w:jc w:val="both"/>
        <w:rPr>
          <w:rFonts w:eastAsiaTheme="minorEastAsia"/>
          <w:lang w:val="en-US"/>
        </w:rPr>
      </w:pPr>
      <w:bookmarkStart w:id="4" w:name="_Ref28582960"/>
      <w:bookmarkStart w:id="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Pr="00E72229">
        <w:rPr>
          <w:noProof/>
          <w:lang w:val="en-US"/>
        </w:rPr>
        <w:t>5</w:t>
      </w:r>
      <w:r>
        <w:fldChar w:fldCharType="end"/>
      </w:r>
      <w:bookmarkEnd w:id="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5"/>
    </w:p>
    <w:p w14:paraId="7777A57C" w14:textId="73472070" w:rsidR="00B94CFD" w:rsidRDefault="00580FFB" w:rsidP="007614EE">
      <w:pPr>
        <w:jc w:val="both"/>
        <w:rPr>
          <w:rFonts w:eastAsiaTheme="minorEastAsia"/>
        </w:rPr>
      </w:pPr>
      <w:r>
        <w:rPr>
          <w:rFonts w:eastAsiaTheme="minorEastAsia"/>
        </w:rPr>
        <w:t>Under this assumption, we can use the responses for the inverted gravity condition to get an estimate of the errors introduced by these sources of variability.</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that arbitrary </w:t>
      </w:r>
      <w:r w:rsidR="001906EB">
        <w:rPr>
          <w:rFonts w:eastAsiaTheme="minorEastAsia"/>
        </w:rPr>
        <w:t>gravities</w:t>
      </w:r>
      <w:r w:rsidR="007614EE">
        <w:rPr>
          <w:rFonts w:eastAsiaTheme="minorEastAsia"/>
        </w:rPr>
        <w:t xml:space="preserve"> are represented.</w:t>
      </w:r>
      <w:r w:rsidR="0029217A">
        <w:rPr>
          <w:rFonts w:eastAsiaTheme="minorEastAsia"/>
        </w:rPr>
        <w:t xml:space="preserve"> </w:t>
      </w:r>
      <w:r w:rsidR="0016268C">
        <w:rPr>
          <w:rFonts w:eastAsiaTheme="minorEastAsia"/>
        </w:rPr>
        <w:t xml:space="preserve">We previously found Weber fractions of between 13 % and beyond 30% for arbitrary </w:t>
      </w:r>
      <w:r w:rsidR="0016268C">
        <w:rPr>
          <w:rFonts w:eastAsiaTheme="minorEastAsia"/>
        </w:rPr>
        <w:lastRenderedPageBreak/>
        <w:t>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E642AA">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Hagenfeld, &amp; López-Moliner, 2018)","plainTextFormattedCitation":"(Jörges, Hagenfeld, &amp; López-Moliner, 2018)","previouslyFormattedCitation":"(Jörges, Hagenfeld, &amp; López-Moliner, 2018)"},"properties":{"noteIndex":0},"schema":"https://github.com/citation-style-language/schema/raw/master/csl-citation.json"}</w:instrText>
      </w:r>
      <w:r w:rsidR="00E642AA">
        <w:rPr>
          <w:rFonts w:eastAsiaTheme="minorEastAsia"/>
        </w:rPr>
        <w:fldChar w:fldCharType="separate"/>
      </w:r>
      <w:r w:rsidR="00E642AA" w:rsidRPr="0016268C">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r w:rsidR="00E817C4">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sidR="00E817C4">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r w:rsidR="001906EB">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sidR="001906EB">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sidR="001906EB">
        <w:rPr>
          <w:rFonts w:eastAsiaTheme="minorEastAsia"/>
        </w:rPr>
        <w:t>temporal responses</w:t>
      </w:r>
      <w:r w:rsidR="00C6015C">
        <w:rPr>
          <w:rFonts w:eastAsiaTheme="minorEastAsia"/>
        </w:rPr>
        <w:t xml:space="preserve"> for each trial </w:t>
      </w:r>
      <w:r w:rsidR="00CE0600">
        <w:rPr>
          <w:rFonts w:eastAsiaTheme="minorEastAsia"/>
        </w:rPr>
        <w:t>2000</w:t>
      </w:r>
      <w:r w:rsidR="00C6015C">
        <w:rPr>
          <w:rFonts w:eastAsiaTheme="minorEastAsia"/>
        </w:rPr>
        <w:t xml:space="preserve"> times</w:t>
      </w:r>
      <w:r w:rsidR="00EE79BD">
        <w:rPr>
          <w:rFonts w:eastAsiaTheme="minorEastAsia"/>
        </w:rPr>
        <w:t xml:space="preserve">. </w:t>
      </w:r>
      <w:r w:rsidR="00B804B7">
        <w:rPr>
          <w:rFonts w:eastAsiaTheme="minorEastAsia"/>
        </w:rPr>
        <w:t>We minimize the squared mean error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3A56D0" w:rsidRPr="00456512">
        <w:t xml:space="preserve">Figure </w:t>
      </w:r>
      <w:r w:rsidR="003A56D0">
        <w:rPr>
          <w:noProof/>
        </w:rPr>
        <w:t>5</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1 and an upper bound of 0.2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a normalized standard deviation of 0.1</w:t>
      </w:r>
      <w:r w:rsidR="00F964BD">
        <w:rPr>
          <w:rFonts w:eastAsiaTheme="minorEastAsia"/>
        </w:rPr>
        <w:t>5</w:t>
      </w:r>
      <w:r w:rsidR="00A17F6B">
        <w:rPr>
          <w:rFonts w:eastAsiaTheme="minorEastAsia"/>
        </w:rPr>
        <w:t>6</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08CB6FAE">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4BA1F90F" w:rsidR="00456512" w:rsidRDefault="00456512" w:rsidP="00456512">
      <w:pPr>
        <w:pStyle w:val="Beschriftung"/>
        <w:jc w:val="both"/>
        <w:rPr>
          <w:lang w:val="en-US"/>
        </w:rPr>
      </w:pPr>
      <w:bookmarkStart w:id="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E72229">
        <w:rPr>
          <w:noProof/>
          <w:lang w:val="en-US"/>
        </w:rPr>
        <w:t>6</w:t>
      </w:r>
      <w:r>
        <w:fldChar w:fldCharType="end"/>
      </w:r>
      <w:bookmarkEnd w:id="6"/>
      <w:r w:rsidRPr="00456512">
        <w:rPr>
          <w:lang w:val="en-US"/>
        </w:rPr>
        <w:t>: Squared mean errors b</w:t>
      </w:r>
      <w:r>
        <w:rPr>
          <w:lang w:val="en-US"/>
        </w:rPr>
        <w:t>etween the standard deviation of timing errors simulated based on different motor errors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berschrift3"/>
      </w:pPr>
      <w:r w:rsidRPr="00FA364D">
        <w:t>The Standard Deviation of the Gravity Prior</w:t>
      </w:r>
    </w:p>
    <w:p w14:paraId="4568C0F2" w14:textId="0FB33627"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95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Jörges et al., 2018)","plainTextFormattedCitation":"(Jörges et al., 2018)","previouslyFormattedCitation":"(Jörges et al., 2018)"},"properties":{"noteIndex":0},"schema":"https://github.com/citation-style-language/schema/raw/master/csl-citation.json"}</w:instrText>
      </w:r>
      <w:r w:rsidR="0065543C">
        <w:rPr>
          <w:rFonts w:eastAsiaTheme="minorEastAsia"/>
        </w:rPr>
        <w:fldChar w:fldCharType="separate"/>
      </w:r>
      <w:r w:rsidR="0065543C" w:rsidRPr="0065543C">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6B0775">
        <w:rPr>
          <w:rFonts w:eastAsiaTheme="minorEastAsia"/>
        </w:rPr>
        <w:t>5</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970297" w:rsidRPr="00456512">
        <w:t xml:space="preserve">Figure </w:t>
      </w:r>
      <w:r w:rsidR="00970297" w:rsidRPr="00456512">
        <w:rPr>
          <w:noProof/>
        </w:rPr>
        <w:t>6</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A25CC3" w:rsidRPr="00E72229">
        <w:t xml:space="preserve">Figure </w:t>
      </w:r>
      <w:r w:rsidR="00A25CC3" w:rsidRPr="00E72229">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154D911A">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03A3D320" w:rsidR="00515BFC" w:rsidRPr="00456512" w:rsidRDefault="00515BFC" w:rsidP="00515BFC">
      <w:pPr>
        <w:pStyle w:val="Beschriftung"/>
        <w:jc w:val="both"/>
        <w:rPr>
          <w:rFonts w:eastAsiaTheme="minorEastAsia"/>
          <w:lang w:val="en-US"/>
        </w:rPr>
      </w:pPr>
      <w:bookmarkStart w:id="7"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E72229">
        <w:rPr>
          <w:noProof/>
          <w:lang w:val="en-US"/>
        </w:rPr>
        <w:t>7</w:t>
      </w:r>
      <w:r>
        <w:fldChar w:fldCharType="end"/>
      </w:r>
      <w:bookmarkEnd w:id="7"/>
      <w:r w:rsidRPr="00456512">
        <w:rPr>
          <w:lang w:val="en-US"/>
        </w:rPr>
        <w:t>: Squared mean errors b</w:t>
      </w:r>
      <w:r>
        <w:rPr>
          <w:lang w:val="en-US"/>
        </w:rPr>
        <w:t>etween the standard deviation of timing errors simulated based on different standard deviations of the gravity prior between 0.05 and 0.17*9.81 m/s² and the standard deviation of observed timing errors.</w:t>
      </w:r>
    </w:p>
    <w:p w14:paraId="5A51122A" w14:textId="77777777" w:rsidR="00515BFC" w:rsidRDefault="00515BFC" w:rsidP="00FA364D">
      <w:pPr>
        <w:jc w:val="both"/>
        <w:rPr>
          <w:rFonts w:eastAsiaTheme="minorEastAsia"/>
        </w:rPr>
      </w:pPr>
    </w:p>
    <w:p w14:paraId="7D1D7ABD" w14:textId="30EFDDC2"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 xml:space="preserve">to be lowest around </w:t>
      </w:r>
      <w:proofErr w:type="gramStart"/>
      <w:r>
        <w:rPr>
          <w:rFonts w:eastAsiaTheme="minorEastAsia"/>
        </w:rPr>
        <w:t>0.</w:t>
      </w:r>
      <w:r w:rsidR="009E7A88">
        <w:rPr>
          <w:rFonts w:eastAsiaTheme="minorEastAsia"/>
        </w:rPr>
        <w:t>1</w:t>
      </w:r>
      <w:r w:rsidR="005E359D">
        <w:rPr>
          <w:rFonts w:eastAsiaTheme="minorEastAsia"/>
        </w:rPr>
        <w:t>5</w:t>
      </w:r>
      <w:r>
        <w:rPr>
          <w:rFonts w:eastAsiaTheme="minorEastAsia"/>
        </w:rPr>
        <w:t>, and</w:t>
      </w:r>
      <w:proofErr w:type="gramEnd"/>
      <w:r>
        <w:rPr>
          <w:rFonts w:eastAsiaTheme="minorEastAsia"/>
        </w:rPr>
        <w:t xml:space="preserve"> choose thus 0.</w:t>
      </w:r>
      <w:r w:rsidR="005E359D">
        <w:rPr>
          <w:rFonts w:eastAsiaTheme="minorEastAsia"/>
        </w:rPr>
        <w:t>1</w:t>
      </w:r>
      <w:r>
        <w:rPr>
          <w:rFonts w:eastAsiaTheme="minorEastAsia"/>
        </w:rPr>
        <w:t xml:space="preserve"> as the lower bound and 0.</w:t>
      </w:r>
      <w:r w:rsidR="005E359D">
        <w:rPr>
          <w:rFonts w:eastAsiaTheme="minorEastAsia"/>
        </w:rPr>
        <w:t>2</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CE0600">
        <w:rPr>
          <w:rFonts w:eastAsiaTheme="minorEastAsia"/>
        </w:rPr>
        <w:t>2000</w:t>
      </w:r>
      <w:r w:rsidR="00DD1FC4">
        <w:rPr>
          <w:rFonts w:eastAsiaTheme="minorEastAsia"/>
        </w:rPr>
        <w:t xml:space="preserve"> data sets and </w:t>
      </w:r>
      <w:r w:rsidR="006C6CE5">
        <w:rPr>
          <w:rFonts w:eastAsiaTheme="minorEastAsia"/>
        </w:rPr>
        <w:t xml:space="preserve">minimize the mean error between simulated and observed timing errors across these </w:t>
      </w:r>
      <w:r w:rsidR="00CE0600">
        <w:rPr>
          <w:rFonts w:eastAsiaTheme="minorEastAsia"/>
        </w:rPr>
        <w:t>2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w:t>
      </w:r>
      <w:proofErr w:type="spellStart"/>
      <w:r w:rsidR="00B94CFD">
        <w:rPr>
          <w:rFonts w:eastAsiaTheme="minorEastAsia"/>
        </w:rPr>
        <w:t>Github</w:t>
      </w:r>
      <w:proofErr w:type="spellEnd"/>
      <w:r w:rsidR="00B94CFD">
        <w:rPr>
          <w:rFonts w:eastAsiaTheme="minorEastAsia"/>
        </w:rPr>
        <w:t xml:space="preserve"> (</w:t>
      </w:r>
      <w:hyperlink r:id="rId16"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0.</w:t>
      </w:r>
      <w:r w:rsidR="00B804B7">
        <w:rPr>
          <w:rFonts w:eastAsiaTheme="minorEastAsia"/>
        </w:rPr>
        <w:t>1</w:t>
      </w:r>
      <w:r w:rsidR="00066ACE">
        <w:rPr>
          <w:rFonts w:eastAsiaTheme="minorEastAsia"/>
        </w:rPr>
        <w:t>56</w:t>
      </w:r>
      <w:r w:rsidR="004850CC">
        <w:rPr>
          <w:rFonts w:eastAsiaTheme="minorEastAsia"/>
        </w:rPr>
        <w:t xml:space="preserve"> for the gravity prior, which corresponds to a standard deviation of about </w:t>
      </w:r>
      <w:r w:rsidR="00B804B7">
        <w:rPr>
          <w:rFonts w:eastAsiaTheme="minorEastAsia"/>
        </w:rPr>
        <w:t>1.</w:t>
      </w:r>
      <w:r w:rsidR="002502B8">
        <w:rPr>
          <w:rFonts w:eastAsiaTheme="minorEastAsia"/>
        </w:rPr>
        <w:t>53</w:t>
      </w:r>
      <w:r w:rsidR="00355892">
        <w:rPr>
          <w:rFonts w:eastAsiaTheme="minorEastAsia"/>
        </w:rPr>
        <w:t> m/s²</w:t>
      </w:r>
      <w:r w:rsidR="004850CC">
        <w:rPr>
          <w:rFonts w:eastAsiaTheme="minorEastAsia"/>
        </w:rPr>
        <w:t xml:space="preserve"> for a mean of 9.81 m/s²</w:t>
      </w:r>
      <w:r w:rsidR="002502B8">
        <w:rPr>
          <w:rFonts w:eastAsiaTheme="minorEastAsia"/>
        </w:rPr>
        <w:t>.</w:t>
      </w:r>
    </w:p>
    <w:p w14:paraId="0800B35A" w14:textId="4B8C6858" w:rsidR="005368D2" w:rsidRDefault="00C4017F" w:rsidP="00FA364D">
      <w:pPr>
        <w:jc w:val="both"/>
        <w:rPr>
          <w:rFonts w:eastAsiaTheme="minorEastAsia"/>
        </w:rPr>
      </w:pPr>
      <w:r>
        <w:rPr>
          <w:rFonts w:eastAsiaTheme="minorEastAsia"/>
          <w:noProof/>
        </w:rPr>
        <w:drawing>
          <wp:inline distT="0" distB="0" distL="0" distR="0" wp14:anchorId="01482882" wp14:editId="2294BC74">
            <wp:extent cx="3200400" cy="3200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50572CDA" w14:textId="77777777" w:rsidR="00C4017F" w:rsidRDefault="00C4017F" w:rsidP="00FA364D">
      <w:pPr>
        <w:jc w:val="both"/>
        <w:rPr>
          <w:rFonts w:eastAsiaTheme="minorEastAsia"/>
        </w:rPr>
      </w:pPr>
    </w:p>
    <w:p w14:paraId="742C6723" w14:textId="28180493" w:rsidR="00604840" w:rsidRPr="00D42F15" w:rsidRDefault="004850CC" w:rsidP="00D42F15">
      <w:pPr>
        <w:pStyle w:val="berschrift2"/>
        <w:rPr>
          <w:lang w:val="en-US"/>
        </w:rPr>
      </w:pPr>
      <w:r w:rsidRPr="004850CC">
        <w:rPr>
          <w:lang w:val="en-US"/>
        </w:rPr>
        <w:lastRenderedPageBreak/>
        <w:t>Discussion</w:t>
      </w:r>
    </w:p>
    <w:p w14:paraId="336F2279" w14:textId="5061DA8A"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6F7F5C" w:rsidRPr="00D22200">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Jörges &amp; López-Moliner, 2017)","plainTextFormattedCitation":"(Jörges &amp; López-Moliner, 2017)","previouslyFormattedCitation":"(Jörges &amp; López-Moliner, 2017)"},"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F6145E">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previously reported in Jörges &amp; López-Moliner, 2019)","plainTextFormattedCitation":"(Jörges &amp; López-Moliner, 2019)","previouslyFormattedCitation":"(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w:t>
      </w:r>
      <w:proofErr w:type="spellStart"/>
      <w:r w:rsidR="00D22200" w:rsidRPr="00D22200">
        <w:rPr>
          <w:rFonts w:eastAsiaTheme="minorEastAsia"/>
        </w:rPr>
        <w:t>perceptuo</w:t>
      </w:r>
      <w:proofErr w:type="spellEnd"/>
      <w:r w:rsidR="00D22200" w:rsidRPr="00D22200">
        <w:rPr>
          <w:rFonts w:eastAsiaTheme="minorEastAsia"/>
        </w:rPr>
        <w:t xml:space="preserve">-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87590D">
        <w:rPr>
          <w:rFonts w:eastAsiaTheme="minorEastAsia"/>
        </w:rPr>
        <w:t>1.</w:t>
      </w:r>
      <w:r w:rsidR="002502B8">
        <w:rPr>
          <w:rFonts w:eastAsiaTheme="minorEastAsia"/>
        </w:rPr>
        <w:t>53</w:t>
      </w:r>
      <w:r w:rsidR="00D22200">
        <w:rPr>
          <w:rFonts w:eastAsiaTheme="minorEastAsia"/>
        </w:rPr>
        <w:t xml:space="preserve"> m/s²,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502B8">
        <w:rPr>
          <w:rFonts w:eastAsiaTheme="minorEastAsia"/>
        </w:rPr>
        <w:t>11.7</w:t>
      </w:r>
      <w:r w:rsidR="00562DCA">
        <w:rPr>
          <w:rFonts w:eastAsiaTheme="minorEastAsia"/>
        </w:rPr>
        <w:t xml:space="preserve"> %. This is considerably lower than Weber fractions generally observed for acceleration discrimination, </w:t>
      </w:r>
      <w:r w:rsidR="0087590D">
        <w:rPr>
          <w:rFonts w:eastAsiaTheme="minorEastAsia"/>
        </w:rPr>
        <w:t xml:space="preserve">and </w:t>
      </w:r>
      <w:r w:rsidR="002502B8">
        <w:rPr>
          <w:rFonts w:eastAsiaTheme="minorEastAsia"/>
        </w:rPr>
        <w:t xml:space="preserve">only slightly higher than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886B1A">
        <w:rPr>
          <w:rFonts w:eastAsiaTheme="minorEastAsia"/>
        </w:rPr>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1258678E"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997DC0">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manualFormatting":"Jörges &amp; López-Moliner, 2019 and also above)","plainTextFormattedCitation":"(Jörges &amp; López-Moliner, 2019)","previouslyFormattedCitation":"(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11.7</w:t>
      </w:r>
      <w:r w:rsidR="00E82D8F">
        <w:rPr>
          <w:rFonts w:eastAsiaTheme="minorEastAsia"/>
        </w:rPr>
        <w:t xml:space="preserve"> %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7E9236CD"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w:t>
      </w:r>
      <w:proofErr w:type="spellStart"/>
      <w:r w:rsidR="007434FD">
        <w:rPr>
          <w:rFonts w:eastAsiaTheme="minorEastAsia"/>
        </w:rPr>
        <w:t>perceptuo</w:t>
      </w:r>
      <w:proofErr w:type="spellEnd"/>
      <w:r w:rsidR="007434FD">
        <w:rPr>
          <w:rFonts w:eastAsiaTheme="minorEastAsia"/>
        </w:rPr>
        <w:t xml:space="preserve">-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 xml:space="preserve">he value of </w:t>
      </w:r>
      <w:r w:rsidR="0087590D">
        <w:rPr>
          <w:rFonts w:eastAsiaTheme="minorEastAsia"/>
        </w:rPr>
        <w:t>1.07</w:t>
      </w:r>
      <w:r w:rsidR="00334100">
        <w:rPr>
          <w:rFonts w:eastAsiaTheme="minorEastAsia"/>
        </w:rPr>
        <w:t xml:space="preserve"> m/s²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lastRenderedPageBreak/>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berschrift2"/>
        <w:rPr>
          <w:lang w:val="en-US"/>
        </w:rPr>
      </w:pPr>
      <w:r w:rsidRPr="004850CC">
        <w:rPr>
          <w:lang w:val="en-US"/>
        </w:rPr>
        <w:t>Conclusion</w:t>
      </w:r>
    </w:p>
    <w:p w14:paraId="78C3E78A" w14:textId="71B849D3"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2502B8">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Jörges &amp; López-Moliner, 2019)","plainTextFormattedCitation":"(Jörges &amp; López-Moliner, 2019)","previouslyFormattedCitation":"(Jörges &amp; López-Moliner, 2019)"},"properties":{"noteIndex":0},"schema":"https://github.com/citation-style-language/schema/raw/master/csl-citation.json"}</w:instrText>
      </w:r>
      <w:r>
        <w:rPr>
          <w:rFonts w:eastAsiaTheme="minorEastAsia"/>
        </w:rPr>
        <w:fldChar w:fldCharType="separate"/>
      </w:r>
      <w:r w:rsidRPr="00997DC0">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A standard deviation of </w:t>
      </w:r>
      <w:r w:rsidR="00385931">
        <w:rPr>
          <w:rFonts w:eastAsiaTheme="minorEastAsia"/>
        </w:rPr>
        <w:t>1.</w:t>
      </w:r>
      <w:r w:rsidR="007A3B43">
        <w:rPr>
          <w:rFonts w:eastAsiaTheme="minorEastAsia"/>
        </w:rPr>
        <w:t>53</w:t>
      </w:r>
      <w:r w:rsidR="00EC3AAF" w:rsidRPr="00955A21">
        <w:rPr>
          <w:rFonts w:eastAsiaTheme="minorEastAsia"/>
        </w:rPr>
        <w:t xml:space="preserve"> m/s² explains </w:t>
      </w:r>
      <w:r w:rsidR="00385931">
        <w:rPr>
          <w:rFonts w:eastAsiaTheme="minorEastAsia"/>
        </w:rPr>
        <w:t>the behavior observed in our task best</w:t>
      </w:r>
      <w:r w:rsidR="00EC3AAF" w:rsidRPr="00955A21">
        <w:rPr>
          <w:rFonts w:eastAsiaTheme="minorEastAsia"/>
        </w:rPr>
        <w:t xml:space="preserve">. However, considering the literature we would expect an even lower standard deviation, as a Prior with a mean of 9.81 m/s² and a standard deviation of </w:t>
      </w:r>
      <w:r w:rsidR="007A3B43">
        <w:rPr>
          <w:rFonts w:eastAsiaTheme="minorEastAsia"/>
        </w:rPr>
        <w:t>1.53</w:t>
      </w:r>
      <w:r w:rsidR="00385931">
        <w:rPr>
          <w:rFonts w:eastAsiaTheme="minorEastAsia"/>
        </w:rPr>
        <w:t> </w:t>
      </w:r>
      <w:r w:rsidR="00EC3AAF" w:rsidRPr="00955A21">
        <w:rPr>
          <w:rFonts w:eastAsiaTheme="minorEastAsia"/>
        </w:rPr>
        <w:t xml:space="preserve">m/s² </w:t>
      </w:r>
      <w:r w:rsidR="00385931">
        <w:rPr>
          <w:rFonts w:eastAsiaTheme="minorEastAsia"/>
        </w:rPr>
        <w:t xml:space="preserve">might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2ABD0201" w:rsidR="00E32BF5" w:rsidRDefault="00E32BF5" w:rsidP="004850CC"/>
    <w:p w14:paraId="4FC3F797" w14:textId="77777777" w:rsidR="00E32BF5" w:rsidRDefault="00E32BF5" w:rsidP="004850CC"/>
    <w:p w14:paraId="2AB0F984" w14:textId="51C846C2" w:rsidR="00886B1A" w:rsidRPr="00886B1A" w:rsidRDefault="00E32BF5" w:rsidP="00886B1A">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37468">
        <w:rPr>
          <w:lang w:val="de-DE"/>
        </w:rPr>
        <w:instrText xml:space="preserve">ADDIN Mendeley Bibliography CSL_BIBLIOGRAPHY </w:instrText>
      </w:r>
      <w:r>
        <w:fldChar w:fldCharType="separate"/>
      </w:r>
      <w:r w:rsidR="00886B1A" w:rsidRPr="00886B1A">
        <w:rPr>
          <w:rFonts w:ascii="Calibri" w:hAnsi="Calibri" w:cs="Calibri"/>
          <w:noProof/>
          <w:szCs w:val="24"/>
        </w:rPr>
        <w:t xml:space="preserve">Aubert, H. (1887). Die Bewegungsempfindung. </w:t>
      </w:r>
      <w:r w:rsidR="00886B1A" w:rsidRPr="00886B1A">
        <w:rPr>
          <w:rFonts w:ascii="Calibri" w:hAnsi="Calibri" w:cs="Calibri"/>
          <w:i/>
          <w:iCs/>
          <w:noProof/>
          <w:szCs w:val="24"/>
        </w:rPr>
        <w:t>Pflüger, Archiv Für Die Gesammte Physiologie Des Menschen Und Der Thiere</w:t>
      </w:r>
      <w:r w:rsidR="00886B1A" w:rsidRPr="00886B1A">
        <w:rPr>
          <w:rFonts w:ascii="Calibri" w:hAnsi="Calibri" w:cs="Calibri"/>
          <w:noProof/>
          <w:szCs w:val="24"/>
        </w:rPr>
        <w:t xml:space="preserve">, </w:t>
      </w:r>
      <w:r w:rsidR="00886B1A" w:rsidRPr="00886B1A">
        <w:rPr>
          <w:rFonts w:ascii="Calibri" w:hAnsi="Calibri" w:cs="Calibri"/>
          <w:i/>
          <w:iCs/>
          <w:noProof/>
          <w:szCs w:val="24"/>
        </w:rPr>
        <w:t>40</w:t>
      </w:r>
      <w:r w:rsidR="00886B1A" w:rsidRPr="00886B1A">
        <w:rPr>
          <w:rFonts w:ascii="Calibri" w:hAnsi="Calibri" w:cs="Calibri"/>
          <w:noProof/>
          <w:szCs w:val="24"/>
        </w:rPr>
        <w:t>(1), 459–480. https://doi.org/10.1007/BF01612710</w:t>
      </w:r>
    </w:p>
    <w:p w14:paraId="6260FD51"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Benguigui, N., Ripoll, H., &amp; Broderick, M. P. (2003). Time-to-contact estimation of accelerated stimuli is based on first-order information. </w:t>
      </w:r>
      <w:r w:rsidRPr="00886B1A">
        <w:rPr>
          <w:rFonts w:ascii="Calibri" w:hAnsi="Calibri" w:cs="Calibri"/>
          <w:i/>
          <w:iCs/>
          <w:noProof/>
          <w:szCs w:val="24"/>
        </w:rPr>
        <w:t>Journal of Experimental Psychology. Human Perception and Performance</w:t>
      </w:r>
      <w:r w:rsidRPr="00886B1A">
        <w:rPr>
          <w:rFonts w:ascii="Calibri" w:hAnsi="Calibri" w:cs="Calibri"/>
          <w:noProof/>
          <w:szCs w:val="24"/>
        </w:rPr>
        <w:t xml:space="preserve">, </w:t>
      </w:r>
      <w:r w:rsidRPr="00886B1A">
        <w:rPr>
          <w:rFonts w:ascii="Calibri" w:hAnsi="Calibri" w:cs="Calibri"/>
          <w:i/>
          <w:iCs/>
          <w:noProof/>
          <w:szCs w:val="24"/>
        </w:rPr>
        <w:t>29</w:t>
      </w:r>
      <w:r w:rsidRPr="00886B1A">
        <w:rPr>
          <w:rFonts w:ascii="Calibri" w:hAnsi="Calibri" w:cs="Calibri"/>
          <w:noProof/>
          <w:szCs w:val="24"/>
        </w:rPr>
        <w:t>(6), 1083–1101. https://doi.org/10.1037/0096-1523.29.6.1083</w:t>
      </w:r>
    </w:p>
    <w:p w14:paraId="3DE2E764"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Bennett, S. J., &amp; Benguigui, N. (2013). Is Acceleration Used for Ocular Pursuit and Spatial Estimation during Prediction Motion? </w:t>
      </w:r>
      <w:r w:rsidRPr="00886B1A">
        <w:rPr>
          <w:rFonts w:ascii="Calibri" w:hAnsi="Calibri" w:cs="Calibri"/>
          <w:i/>
          <w:iCs/>
          <w:noProof/>
          <w:szCs w:val="24"/>
        </w:rPr>
        <w:t>PLoS ONE</w:t>
      </w:r>
      <w:r w:rsidRPr="00886B1A">
        <w:rPr>
          <w:rFonts w:ascii="Calibri" w:hAnsi="Calibri" w:cs="Calibri"/>
          <w:noProof/>
          <w:szCs w:val="24"/>
        </w:rPr>
        <w:t xml:space="preserve">, </w:t>
      </w:r>
      <w:r w:rsidRPr="00886B1A">
        <w:rPr>
          <w:rFonts w:ascii="Calibri" w:hAnsi="Calibri" w:cs="Calibri"/>
          <w:i/>
          <w:iCs/>
          <w:noProof/>
          <w:szCs w:val="24"/>
        </w:rPr>
        <w:t>8</w:t>
      </w:r>
      <w:r w:rsidRPr="00886B1A">
        <w:rPr>
          <w:rFonts w:ascii="Calibri" w:hAnsi="Calibri" w:cs="Calibri"/>
          <w:noProof/>
          <w:szCs w:val="24"/>
        </w:rPr>
        <w:t>(5). https://doi.org/10.1371/journal.pone.0063382</w:t>
      </w:r>
    </w:p>
    <w:p w14:paraId="44D3AE6F"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Brenner, E., Rodriguez, I. A., Muñoz, V. E., Schootemeijer, S., Mahieu, Y., Veerkamp, K., … Smeets, J. B. J. (2016). How can people be so good at intercepting accelerating objects if they are so poor at visually judging acceleration? </w:t>
      </w:r>
      <w:r w:rsidRPr="00886B1A">
        <w:rPr>
          <w:rFonts w:ascii="Calibri" w:hAnsi="Calibri" w:cs="Calibri"/>
          <w:i/>
          <w:iCs/>
          <w:noProof/>
          <w:szCs w:val="24"/>
        </w:rPr>
        <w:t>I-Perception</w:t>
      </w:r>
      <w:r w:rsidRPr="00886B1A">
        <w:rPr>
          <w:rFonts w:ascii="Calibri" w:hAnsi="Calibri" w:cs="Calibri"/>
          <w:noProof/>
          <w:szCs w:val="24"/>
        </w:rPr>
        <w:t xml:space="preserve">, </w:t>
      </w:r>
      <w:r w:rsidRPr="00886B1A">
        <w:rPr>
          <w:rFonts w:ascii="Calibri" w:hAnsi="Calibri" w:cs="Calibri"/>
          <w:i/>
          <w:iCs/>
          <w:noProof/>
          <w:szCs w:val="24"/>
        </w:rPr>
        <w:t>7</w:t>
      </w:r>
      <w:r w:rsidRPr="00886B1A">
        <w:rPr>
          <w:rFonts w:ascii="Calibri" w:hAnsi="Calibri" w:cs="Calibri"/>
          <w:noProof/>
          <w:szCs w:val="24"/>
        </w:rPr>
        <w:t>(1), 1–13. https://doi.org/10.1177/2041669515624317</w:t>
      </w:r>
    </w:p>
    <w:p w14:paraId="07D7C0A1"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886B1A">
        <w:rPr>
          <w:rFonts w:ascii="Calibri" w:hAnsi="Calibri" w:cs="Calibri"/>
          <w:i/>
          <w:iCs/>
          <w:noProof/>
          <w:szCs w:val="24"/>
        </w:rPr>
        <w:t>Frontiers in Neuroscience</w:t>
      </w:r>
      <w:r w:rsidRPr="00886B1A">
        <w:rPr>
          <w:rFonts w:ascii="Calibri" w:hAnsi="Calibri" w:cs="Calibri"/>
          <w:noProof/>
          <w:szCs w:val="24"/>
        </w:rPr>
        <w:t xml:space="preserve">, </w:t>
      </w:r>
      <w:r w:rsidRPr="00886B1A">
        <w:rPr>
          <w:rFonts w:ascii="Calibri" w:hAnsi="Calibri" w:cs="Calibri"/>
          <w:i/>
          <w:iCs/>
          <w:noProof/>
          <w:szCs w:val="24"/>
        </w:rPr>
        <w:t>12</w:t>
      </w:r>
      <w:r w:rsidRPr="00886B1A">
        <w:rPr>
          <w:rFonts w:ascii="Calibri" w:hAnsi="Calibri" w:cs="Calibri"/>
          <w:noProof/>
          <w:szCs w:val="24"/>
        </w:rPr>
        <w:t>(JUN), 1–22. https://doi.org/10.3389/fnins.2018.00406</w:t>
      </w:r>
    </w:p>
    <w:p w14:paraId="7B058DF7"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de Graaf, B., Wertheim, A. H., &amp; Bles, W. (1991). The Aubert-Fleischl paradox does appear in visually induced self-motion. </w:t>
      </w:r>
      <w:r w:rsidRPr="00886B1A">
        <w:rPr>
          <w:rFonts w:ascii="Calibri" w:hAnsi="Calibri" w:cs="Calibri"/>
          <w:i/>
          <w:iCs/>
          <w:noProof/>
          <w:szCs w:val="24"/>
        </w:rPr>
        <w:t>Vision Research</w:t>
      </w:r>
      <w:r w:rsidRPr="00886B1A">
        <w:rPr>
          <w:rFonts w:ascii="Calibri" w:hAnsi="Calibri" w:cs="Calibri"/>
          <w:noProof/>
          <w:szCs w:val="24"/>
        </w:rPr>
        <w:t xml:space="preserve">, </w:t>
      </w:r>
      <w:r w:rsidRPr="00886B1A">
        <w:rPr>
          <w:rFonts w:ascii="Calibri" w:hAnsi="Calibri" w:cs="Calibri"/>
          <w:i/>
          <w:iCs/>
          <w:noProof/>
          <w:szCs w:val="24"/>
        </w:rPr>
        <w:t>31</w:t>
      </w:r>
      <w:r w:rsidRPr="00886B1A">
        <w:rPr>
          <w:rFonts w:ascii="Calibri" w:hAnsi="Calibri" w:cs="Calibri"/>
          <w:noProof/>
          <w:szCs w:val="24"/>
        </w:rPr>
        <w:t>(5), 845–849. https://doi.org/10.1016/0042-6989(91)90151-T</w:t>
      </w:r>
    </w:p>
    <w:p w14:paraId="1F2446C0"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Dichgans, J., Wist, E., Diener, H. C., &amp; Brandt, T. (1975). The Aubert-Fleischl phenomenon: A temporal frequency effect on perceived velocity in afferent motion perception. </w:t>
      </w:r>
      <w:r w:rsidRPr="00886B1A">
        <w:rPr>
          <w:rFonts w:ascii="Calibri" w:hAnsi="Calibri" w:cs="Calibri"/>
          <w:i/>
          <w:iCs/>
          <w:noProof/>
          <w:szCs w:val="24"/>
        </w:rPr>
        <w:t>Experimental Brain Research</w:t>
      </w:r>
      <w:r w:rsidRPr="00886B1A">
        <w:rPr>
          <w:rFonts w:ascii="Calibri" w:hAnsi="Calibri" w:cs="Calibri"/>
          <w:noProof/>
          <w:szCs w:val="24"/>
        </w:rPr>
        <w:t xml:space="preserve">, </w:t>
      </w:r>
      <w:r w:rsidRPr="00886B1A">
        <w:rPr>
          <w:rFonts w:ascii="Calibri" w:hAnsi="Calibri" w:cs="Calibri"/>
          <w:i/>
          <w:iCs/>
          <w:noProof/>
          <w:szCs w:val="24"/>
        </w:rPr>
        <w:t>23</w:t>
      </w:r>
      <w:r w:rsidRPr="00886B1A">
        <w:rPr>
          <w:rFonts w:ascii="Calibri" w:hAnsi="Calibri" w:cs="Calibri"/>
          <w:noProof/>
          <w:szCs w:val="24"/>
        </w:rPr>
        <w:t>(5), 529–533. https://doi.org/10.1007/BF00234920</w:t>
      </w:r>
    </w:p>
    <w:p w14:paraId="4DBAFDB4"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Flavell, J. C. (2014). </w:t>
      </w:r>
      <w:r w:rsidRPr="00886B1A">
        <w:rPr>
          <w:rFonts w:ascii="Calibri" w:hAnsi="Calibri" w:cs="Calibri"/>
          <w:i/>
          <w:iCs/>
          <w:noProof/>
          <w:szCs w:val="24"/>
        </w:rPr>
        <w:t xml:space="preserve">An investigation into the directional and amplitude aspects of an internal model of </w:t>
      </w:r>
      <w:r w:rsidRPr="00886B1A">
        <w:rPr>
          <w:rFonts w:ascii="Calibri" w:hAnsi="Calibri" w:cs="Calibri"/>
          <w:i/>
          <w:iCs/>
          <w:noProof/>
          <w:szCs w:val="24"/>
        </w:rPr>
        <w:lastRenderedPageBreak/>
        <w:t>gravity</w:t>
      </w:r>
      <w:r w:rsidRPr="00886B1A">
        <w:rPr>
          <w:rFonts w:ascii="Calibri" w:hAnsi="Calibri" w:cs="Calibri"/>
          <w:noProof/>
          <w:szCs w:val="24"/>
        </w:rPr>
        <w:t>. Manchester Metropolitan University.</w:t>
      </w:r>
    </w:p>
    <w:p w14:paraId="19A3C6F2"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Fleischl, V. (1882). Physiologisch-optische Notizen. </w:t>
      </w:r>
      <w:r w:rsidRPr="00886B1A">
        <w:rPr>
          <w:rFonts w:ascii="Calibri" w:hAnsi="Calibri" w:cs="Calibri"/>
          <w:i/>
          <w:iCs/>
          <w:noProof/>
          <w:szCs w:val="24"/>
        </w:rPr>
        <w:t>Sitzungsberichte Der Akademie Der Wissenschaften Wien</w:t>
      </w:r>
      <w:r w:rsidRPr="00886B1A">
        <w:rPr>
          <w:rFonts w:ascii="Calibri" w:hAnsi="Calibri" w:cs="Calibri"/>
          <w:noProof/>
          <w:szCs w:val="24"/>
        </w:rPr>
        <w:t>, (3), 7–25.</w:t>
      </w:r>
    </w:p>
    <w:p w14:paraId="3B14029D"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Indovina, I., Maffei, V., Bosco, G., Zago, M., Macaluso, E., &amp; Lacquaniti, F. (2005). Representation of visual gravitational motion in the human vestibular cortex. </w:t>
      </w:r>
      <w:r w:rsidRPr="00886B1A">
        <w:rPr>
          <w:rFonts w:ascii="Calibri" w:hAnsi="Calibri" w:cs="Calibri"/>
          <w:i/>
          <w:iCs/>
          <w:noProof/>
          <w:szCs w:val="24"/>
        </w:rPr>
        <w:t>Science (New York, N.Y.)</w:t>
      </w:r>
      <w:r w:rsidRPr="00886B1A">
        <w:rPr>
          <w:rFonts w:ascii="Calibri" w:hAnsi="Calibri" w:cs="Calibri"/>
          <w:noProof/>
          <w:szCs w:val="24"/>
        </w:rPr>
        <w:t xml:space="preserve">, </w:t>
      </w:r>
      <w:r w:rsidRPr="00886B1A">
        <w:rPr>
          <w:rFonts w:ascii="Calibri" w:hAnsi="Calibri" w:cs="Calibri"/>
          <w:i/>
          <w:iCs/>
          <w:noProof/>
          <w:szCs w:val="24"/>
        </w:rPr>
        <w:t>308</w:t>
      </w:r>
      <w:r w:rsidRPr="00886B1A">
        <w:rPr>
          <w:rFonts w:ascii="Calibri" w:hAnsi="Calibri" w:cs="Calibri"/>
          <w:noProof/>
          <w:szCs w:val="24"/>
        </w:rPr>
        <w:t>(April), 416–419. https://doi.org/10.1126/science.1107961</w:t>
      </w:r>
    </w:p>
    <w:p w14:paraId="09B50C91"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Jörges, B., Hagenfeld, L., &amp; López-Moliner, J. (2018). The use of visual cues in gravity judgements on parabolic motion. </w:t>
      </w:r>
      <w:r w:rsidRPr="00886B1A">
        <w:rPr>
          <w:rFonts w:ascii="Calibri" w:hAnsi="Calibri" w:cs="Calibri"/>
          <w:i/>
          <w:iCs/>
          <w:noProof/>
          <w:szCs w:val="24"/>
        </w:rPr>
        <w:t>Vision Research</w:t>
      </w:r>
      <w:r w:rsidRPr="00886B1A">
        <w:rPr>
          <w:rFonts w:ascii="Calibri" w:hAnsi="Calibri" w:cs="Calibri"/>
          <w:noProof/>
          <w:szCs w:val="24"/>
        </w:rPr>
        <w:t xml:space="preserve">, </w:t>
      </w:r>
      <w:r w:rsidRPr="00886B1A">
        <w:rPr>
          <w:rFonts w:ascii="Calibri" w:hAnsi="Calibri" w:cs="Calibri"/>
          <w:i/>
          <w:iCs/>
          <w:noProof/>
          <w:szCs w:val="24"/>
        </w:rPr>
        <w:t>149</w:t>
      </w:r>
      <w:r w:rsidRPr="00886B1A">
        <w:rPr>
          <w:rFonts w:ascii="Calibri" w:hAnsi="Calibri" w:cs="Calibri"/>
          <w:noProof/>
          <w:szCs w:val="24"/>
        </w:rPr>
        <w:t>, 47–58. https://doi.org/10.1016/J.VISRES.2018.06.002</w:t>
      </w:r>
    </w:p>
    <w:p w14:paraId="01AFCDC1"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Jörges, B., &amp; López-Moliner, J. (2017). Gravity as a Strong Prior: Implications for Perception and Action. </w:t>
      </w:r>
      <w:r w:rsidRPr="00886B1A">
        <w:rPr>
          <w:rFonts w:ascii="Calibri" w:hAnsi="Calibri" w:cs="Calibri"/>
          <w:i/>
          <w:iCs/>
          <w:noProof/>
          <w:szCs w:val="24"/>
        </w:rPr>
        <w:t>Frontiers in Human Neuroscience</w:t>
      </w:r>
      <w:r w:rsidRPr="00886B1A">
        <w:rPr>
          <w:rFonts w:ascii="Calibri" w:hAnsi="Calibri" w:cs="Calibri"/>
          <w:noProof/>
          <w:szCs w:val="24"/>
        </w:rPr>
        <w:t xml:space="preserve">, </w:t>
      </w:r>
      <w:r w:rsidRPr="00886B1A">
        <w:rPr>
          <w:rFonts w:ascii="Calibri" w:hAnsi="Calibri" w:cs="Calibri"/>
          <w:i/>
          <w:iCs/>
          <w:noProof/>
          <w:szCs w:val="24"/>
        </w:rPr>
        <w:t>11</w:t>
      </w:r>
      <w:r w:rsidRPr="00886B1A">
        <w:rPr>
          <w:rFonts w:ascii="Calibri" w:hAnsi="Calibri" w:cs="Calibri"/>
          <w:noProof/>
          <w:szCs w:val="24"/>
        </w:rPr>
        <w:t>(203). https://doi.org/10.3389/fnhum.2017.00203</w:t>
      </w:r>
    </w:p>
    <w:p w14:paraId="507505A2"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Jörges, B., &amp; López-Moliner, J. (2019). Earth-Gravity Congruent Motion Facilitates Ocular Control for Pursuit of Parabolic Trajectories. </w:t>
      </w:r>
      <w:r w:rsidRPr="00886B1A">
        <w:rPr>
          <w:rFonts w:ascii="Calibri" w:hAnsi="Calibri" w:cs="Calibri"/>
          <w:i/>
          <w:iCs/>
          <w:noProof/>
          <w:szCs w:val="24"/>
        </w:rPr>
        <w:t>Scientific Reports</w:t>
      </w:r>
      <w:r w:rsidRPr="00886B1A">
        <w:rPr>
          <w:rFonts w:ascii="Calibri" w:hAnsi="Calibri" w:cs="Calibri"/>
          <w:noProof/>
          <w:szCs w:val="24"/>
        </w:rPr>
        <w:t xml:space="preserve">, </w:t>
      </w:r>
      <w:r w:rsidRPr="00886B1A">
        <w:rPr>
          <w:rFonts w:ascii="Calibri" w:hAnsi="Calibri" w:cs="Calibri"/>
          <w:i/>
          <w:iCs/>
          <w:noProof/>
          <w:szCs w:val="24"/>
        </w:rPr>
        <w:t>9</w:t>
      </w:r>
      <w:r w:rsidRPr="00886B1A">
        <w:rPr>
          <w:rFonts w:ascii="Calibri" w:hAnsi="Calibri" w:cs="Calibri"/>
          <w:noProof/>
          <w:szCs w:val="24"/>
        </w:rPr>
        <w:t>(1), 1–13. https://doi.org/10.1038/s41598-019-50512-6</w:t>
      </w:r>
    </w:p>
    <w:p w14:paraId="3465EB40"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Kozhevnikov, M., &amp; Hegarty, M. (2001). Impetus beliefs as default heuristics: dissociation between explicit and implicit knowledge about motion. </w:t>
      </w:r>
      <w:r w:rsidRPr="00886B1A">
        <w:rPr>
          <w:rFonts w:ascii="Calibri" w:hAnsi="Calibri" w:cs="Calibri"/>
          <w:i/>
          <w:iCs/>
          <w:noProof/>
          <w:szCs w:val="24"/>
        </w:rPr>
        <w:t>Psychonomic Bulletin &amp; Review</w:t>
      </w:r>
      <w:r w:rsidRPr="00886B1A">
        <w:rPr>
          <w:rFonts w:ascii="Calibri" w:hAnsi="Calibri" w:cs="Calibri"/>
          <w:noProof/>
          <w:szCs w:val="24"/>
        </w:rPr>
        <w:t xml:space="preserve">, </w:t>
      </w:r>
      <w:r w:rsidRPr="00886B1A">
        <w:rPr>
          <w:rFonts w:ascii="Calibri" w:hAnsi="Calibri" w:cs="Calibri"/>
          <w:i/>
          <w:iCs/>
          <w:noProof/>
          <w:szCs w:val="24"/>
        </w:rPr>
        <w:t>8</w:t>
      </w:r>
      <w:r w:rsidRPr="00886B1A">
        <w:rPr>
          <w:rFonts w:ascii="Calibri" w:hAnsi="Calibri" w:cs="Calibri"/>
          <w:noProof/>
          <w:szCs w:val="24"/>
        </w:rPr>
        <w:t>(3), 439–453. https://doi.org/10.3758/BF03196179</w:t>
      </w:r>
    </w:p>
    <w:p w14:paraId="44FEC719"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La Scaleia, B., Zago, M., Moscatelli, A., Lacquaniti, F., &amp; Viviani, P. (2014). Implied dynamics biases the visual perception of velocity. </w:t>
      </w:r>
      <w:r w:rsidRPr="00886B1A">
        <w:rPr>
          <w:rFonts w:ascii="Calibri" w:hAnsi="Calibri" w:cs="Calibri"/>
          <w:i/>
          <w:iCs/>
          <w:noProof/>
          <w:szCs w:val="24"/>
        </w:rPr>
        <w:t>PLoS ONE</w:t>
      </w:r>
      <w:r w:rsidRPr="00886B1A">
        <w:rPr>
          <w:rFonts w:ascii="Calibri" w:hAnsi="Calibri" w:cs="Calibri"/>
          <w:noProof/>
          <w:szCs w:val="24"/>
        </w:rPr>
        <w:t xml:space="preserve">, </w:t>
      </w:r>
      <w:r w:rsidRPr="00886B1A">
        <w:rPr>
          <w:rFonts w:ascii="Calibri" w:hAnsi="Calibri" w:cs="Calibri"/>
          <w:i/>
          <w:iCs/>
          <w:noProof/>
          <w:szCs w:val="24"/>
        </w:rPr>
        <w:t>9</w:t>
      </w:r>
      <w:r w:rsidRPr="00886B1A">
        <w:rPr>
          <w:rFonts w:ascii="Calibri" w:hAnsi="Calibri" w:cs="Calibri"/>
          <w:noProof/>
          <w:szCs w:val="24"/>
        </w:rPr>
        <w:t>(3). https://doi.org/10.1371/journal.pone.0093020</w:t>
      </w:r>
    </w:p>
    <w:p w14:paraId="7D28E38B"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Lacquaniti, F., Bosco, G., Indovina, I., La Scaleia, B., Maffei, V., Moscatelli, A., &amp; Zago, M. (2013). Visual gravitational motion and the vestibular system in humans. </w:t>
      </w:r>
      <w:r w:rsidRPr="00886B1A">
        <w:rPr>
          <w:rFonts w:ascii="Calibri" w:hAnsi="Calibri" w:cs="Calibri"/>
          <w:i/>
          <w:iCs/>
          <w:noProof/>
          <w:szCs w:val="24"/>
        </w:rPr>
        <w:t>Frontiers in Integrative Neuroscience</w:t>
      </w:r>
      <w:r w:rsidRPr="00886B1A">
        <w:rPr>
          <w:rFonts w:ascii="Calibri" w:hAnsi="Calibri" w:cs="Calibri"/>
          <w:noProof/>
          <w:szCs w:val="24"/>
        </w:rPr>
        <w:t xml:space="preserve">, </w:t>
      </w:r>
      <w:r w:rsidRPr="00886B1A">
        <w:rPr>
          <w:rFonts w:ascii="Calibri" w:hAnsi="Calibri" w:cs="Calibri"/>
          <w:i/>
          <w:iCs/>
          <w:noProof/>
          <w:szCs w:val="24"/>
        </w:rPr>
        <w:t>7</w:t>
      </w:r>
      <w:r w:rsidRPr="00886B1A">
        <w:rPr>
          <w:rFonts w:ascii="Calibri" w:hAnsi="Calibri" w:cs="Calibri"/>
          <w:noProof/>
          <w:szCs w:val="24"/>
        </w:rPr>
        <w:t>(December), 101. https://doi.org/10.3389/fnint.2013.00101</w:t>
      </w:r>
    </w:p>
    <w:p w14:paraId="24AE470E"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886B1A">
        <w:rPr>
          <w:rFonts w:ascii="Calibri" w:hAnsi="Calibri" w:cs="Calibri"/>
          <w:i/>
          <w:iCs/>
          <w:noProof/>
          <w:szCs w:val="24"/>
        </w:rPr>
        <w:t>NeuroImage</w:t>
      </w:r>
      <w:r w:rsidRPr="00886B1A">
        <w:rPr>
          <w:rFonts w:ascii="Calibri" w:hAnsi="Calibri" w:cs="Calibri"/>
          <w:noProof/>
          <w:szCs w:val="24"/>
        </w:rPr>
        <w:t xml:space="preserve">, </w:t>
      </w:r>
      <w:r w:rsidRPr="00886B1A">
        <w:rPr>
          <w:rFonts w:ascii="Calibri" w:hAnsi="Calibri" w:cs="Calibri"/>
          <w:i/>
          <w:iCs/>
          <w:noProof/>
          <w:szCs w:val="24"/>
        </w:rPr>
        <w:t>104</w:t>
      </w:r>
      <w:r w:rsidRPr="00886B1A">
        <w:rPr>
          <w:rFonts w:ascii="Calibri" w:hAnsi="Calibri" w:cs="Calibri"/>
          <w:noProof/>
          <w:szCs w:val="24"/>
        </w:rPr>
        <w:t>(October 2014), 221–230. https://doi.org/10.1016/j.neuroimage.2014.10.006</w:t>
      </w:r>
    </w:p>
    <w:p w14:paraId="4CE8ABCB"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McIntyre, J., Zago, M., &amp; Berthoz, A. (2001). Does the Brain Model Newton’s Laws. </w:t>
      </w:r>
      <w:r w:rsidRPr="00886B1A">
        <w:rPr>
          <w:rFonts w:ascii="Calibri" w:hAnsi="Calibri" w:cs="Calibri"/>
          <w:i/>
          <w:iCs/>
          <w:noProof/>
          <w:szCs w:val="24"/>
        </w:rPr>
        <w:t>Nature Neuroscience</w:t>
      </w:r>
      <w:r w:rsidRPr="00886B1A">
        <w:rPr>
          <w:rFonts w:ascii="Calibri" w:hAnsi="Calibri" w:cs="Calibri"/>
          <w:noProof/>
          <w:szCs w:val="24"/>
        </w:rPr>
        <w:t xml:space="preserve">, </w:t>
      </w:r>
      <w:r w:rsidRPr="00886B1A">
        <w:rPr>
          <w:rFonts w:ascii="Calibri" w:hAnsi="Calibri" w:cs="Calibri"/>
          <w:i/>
          <w:iCs/>
          <w:noProof/>
          <w:szCs w:val="24"/>
        </w:rPr>
        <w:t>12</w:t>
      </w:r>
      <w:r w:rsidRPr="00886B1A">
        <w:rPr>
          <w:rFonts w:ascii="Calibri" w:hAnsi="Calibri" w:cs="Calibri"/>
          <w:noProof/>
          <w:szCs w:val="24"/>
        </w:rPr>
        <w:t>(17), 109–110. https://doi.org/10.1097/00001756-200112040-00004</w:t>
      </w:r>
    </w:p>
    <w:p w14:paraId="15135E12"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McKee, S. P. (1981). A local mechanism for differential velocity detection. </w:t>
      </w:r>
      <w:r w:rsidRPr="00886B1A">
        <w:rPr>
          <w:rFonts w:ascii="Calibri" w:hAnsi="Calibri" w:cs="Calibri"/>
          <w:i/>
          <w:iCs/>
          <w:noProof/>
          <w:szCs w:val="24"/>
        </w:rPr>
        <w:t>Vision Research</w:t>
      </w:r>
      <w:r w:rsidRPr="00886B1A">
        <w:rPr>
          <w:rFonts w:ascii="Calibri" w:hAnsi="Calibri" w:cs="Calibri"/>
          <w:noProof/>
          <w:szCs w:val="24"/>
        </w:rPr>
        <w:t xml:space="preserve">, </w:t>
      </w:r>
      <w:r w:rsidRPr="00886B1A">
        <w:rPr>
          <w:rFonts w:ascii="Calibri" w:hAnsi="Calibri" w:cs="Calibri"/>
          <w:i/>
          <w:iCs/>
          <w:noProof/>
          <w:szCs w:val="24"/>
        </w:rPr>
        <w:t>21</w:t>
      </w:r>
      <w:r w:rsidRPr="00886B1A">
        <w:rPr>
          <w:rFonts w:ascii="Calibri" w:hAnsi="Calibri" w:cs="Calibri"/>
          <w:noProof/>
          <w:szCs w:val="24"/>
        </w:rPr>
        <w:t>, 491–500.</w:t>
      </w:r>
    </w:p>
    <w:p w14:paraId="230C8B6B"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Monache, S. D., Lacquaniti, F., &amp; Bosco, G. (2019). Ocular tracking of occluded ballistic trajectories: Effects of visual context and of target law of motion. </w:t>
      </w:r>
      <w:r w:rsidRPr="00886B1A">
        <w:rPr>
          <w:rFonts w:ascii="Calibri" w:hAnsi="Calibri" w:cs="Calibri"/>
          <w:i/>
          <w:iCs/>
          <w:noProof/>
          <w:szCs w:val="24"/>
        </w:rPr>
        <w:t>Journal of Vision</w:t>
      </w:r>
      <w:r w:rsidRPr="00886B1A">
        <w:rPr>
          <w:rFonts w:ascii="Calibri" w:hAnsi="Calibri" w:cs="Calibri"/>
          <w:noProof/>
          <w:szCs w:val="24"/>
        </w:rPr>
        <w:t xml:space="preserve">, </w:t>
      </w:r>
      <w:r w:rsidRPr="00886B1A">
        <w:rPr>
          <w:rFonts w:ascii="Calibri" w:hAnsi="Calibri" w:cs="Calibri"/>
          <w:i/>
          <w:iCs/>
          <w:noProof/>
          <w:szCs w:val="24"/>
        </w:rPr>
        <w:t>19</w:t>
      </w:r>
      <w:r w:rsidRPr="00886B1A">
        <w:rPr>
          <w:rFonts w:ascii="Calibri" w:hAnsi="Calibri" w:cs="Calibri"/>
          <w:noProof/>
          <w:szCs w:val="24"/>
        </w:rPr>
        <w:t>(4), 1–21. https://doi.org/10.1167/19.4.13</w:t>
      </w:r>
    </w:p>
    <w:p w14:paraId="334D4829"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Moscatelli, A., &amp; Lacquaniti, F. (2011). The weight of time: Gravitational force enhances discrimination of visual motion duration. </w:t>
      </w:r>
      <w:r w:rsidRPr="00886B1A">
        <w:rPr>
          <w:rFonts w:ascii="Calibri" w:hAnsi="Calibri" w:cs="Calibri"/>
          <w:i/>
          <w:iCs/>
          <w:noProof/>
          <w:szCs w:val="24"/>
        </w:rPr>
        <w:t>Journal of Vision</w:t>
      </w:r>
      <w:r w:rsidRPr="00886B1A">
        <w:rPr>
          <w:rFonts w:ascii="Calibri" w:hAnsi="Calibri" w:cs="Calibri"/>
          <w:noProof/>
          <w:szCs w:val="24"/>
        </w:rPr>
        <w:t xml:space="preserve">, </w:t>
      </w:r>
      <w:r w:rsidRPr="00886B1A">
        <w:rPr>
          <w:rFonts w:ascii="Calibri" w:hAnsi="Calibri" w:cs="Calibri"/>
          <w:i/>
          <w:iCs/>
          <w:noProof/>
          <w:szCs w:val="24"/>
        </w:rPr>
        <w:t>11</w:t>
      </w:r>
      <w:r w:rsidRPr="00886B1A">
        <w:rPr>
          <w:rFonts w:ascii="Calibri" w:hAnsi="Calibri" w:cs="Calibri"/>
          <w:noProof/>
          <w:szCs w:val="24"/>
        </w:rPr>
        <w:t>(4), 1–17. https://doi.org/10.1167/11.4.1</w:t>
      </w:r>
    </w:p>
    <w:p w14:paraId="36D620E4"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Norman, J. F., Todd, J. T., Perotti, V. J., &amp; Tittle, J. S. (1996). The Visual Perception of Three-Dimensional Length. </w:t>
      </w:r>
      <w:r w:rsidRPr="00886B1A">
        <w:rPr>
          <w:rFonts w:ascii="Calibri" w:hAnsi="Calibri" w:cs="Calibri"/>
          <w:i/>
          <w:iCs/>
          <w:noProof/>
          <w:szCs w:val="24"/>
        </w:rPr>
        <w:t>Journal of Experimental Psychology: Human Perception and Performance</w:t>
      </w:r>
      <w:r w:rsidRPr="00886B1A">
        <w:rPr>
          <w:rFonts w:ascii="Calibri" w:hAnsi="Calibri" w:cs="Calibri"/>
          <w:noProof/>
          <w:szCs w:val="24"/>
        </w:rPr>
        <w:t xml:space="preserve">, </w:t>
      </w:r>
      <w:r w:rsidRPr="00886B1A">
        <w:rPr>
          <w:rFonts w:ascii="Calibri" w:hAnsi="Calibri" w:cs="Calibri"/>
          <w:i/>
          <w:iCs/>
          <w:noProof/>
          <w:szCs w:val="24"/>
        </w:rPr>
        <w:t>22</w:t>
      </w:r>
      <w:r w:rsidRPr="00886B1A">
        <w:rPr>
          <w:rFonts w:ascii="Calibri" w:hAnsi="Calibri" w:cs="Calibri"/>
          <w:noProof/>
          <w:szCs w:val="24"/>
        </w:rPr>
        <w:t>(1), 173–186. https://doi.org/10.1037/0096-1523.22.1.173</w:t>
      </w:r>
    </w:p>
    <w:p w14:paraId="4FB8960E"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Peirce, J. W. (2007). PsychoPy—Psychophysics software in Python. </w:t>
      </w:r>
      <w:r w:rsidRPr="00886B1A">
        <w:rPr>
          <w:rFonts w:ascii="Calibri" w:hAnsi="Calibri" w:cs="Calibri"/>
          <w:i/>
          <w:iCs/>
          <w:noProof/>
          <w:szCs w:val="24"/>
        </w:rPr>
        <w:t>Journal of Neuroscience Methods</w:t>
      </w:r>
      <w:r w:rsidRPr="00886B1A">
        <w:rPr>
          <w:rFonts w:ascii="Calibri" w:hAnsi="Calibri" w:cs="Calibri"/>
          <w:noProof/>
          <w:szCs w:val="24"/>
        </w:rPr>
        <w:t xml:space="preserve">, </w:t>
      </w:r>
      <w:r w:rsidRPr="00886B1A">
        <w:rPr>
          <w:rFonts w:ascii="Calibri" w:hAnsi="Calibri" w:cs="Calibri"/>
          <w:i/>
          <w:iCs/>
          <w:noProof/>
          <w:szCs w:val="24"/>
        </w:rPr>
        <w:t>162</w:t>
      </w:r>
      <w:r w:rsidRPr="00886B1A">
        <w:rPr>
          <w:rFonts w:ascii="Calibri" w:hAnsi="Calibri" w:cs="Calibri"/>
          <w:noProof/>
          <w:szCs w:val="24"/>
        </w:rPr>
        <w:t>(1–2), 8–13. https://doi.org/10.1016/J.JNEUMETH.2006.11.017</w:t>
      </w:r>
    </w:p>
    <w:p w14:paraId="77617F02"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R Core Team. (2017). </w:t>
      </w:r>
      <w:r w:rsidRPr="00886B1A">
        <w:rPr>
          <w:rFonts w:ascii="Calibri" w:hAnsi="Calibri" w:cs="Calibri"/>
          <w:i/>
          <w:iCs/>
          <w:noProof/>
          <w:szCs w:val="24"/>
        </w:rPr>
        <w:t xml:space="preserve">A Language and Environment for Statistical Computing. R Foundation for Statistical </w:t>
      </w:r>
      <w:r w:rsidRPr="00886B1A">
        <w:rPr>
          <w:rFonts w:ascii="Calibri" w:hAnsi="Calibri" w:cs="Calibri"/>
          <w:i/>
          <w:iCs/>
          <w:noProof/>
          <w:szCs w:val="24"/>
        </w:rPr>
        <w:lastRenderedPageBreak/>
        <w:t>Computing,</w:t>
      </w:r>
      <w:r w:rsidRPr="00886B1A">
        <w:rPr>
          <w:rFonts w:ascii="Calibri" w:hAnsi="Calibri" w:cs="Calibri"/>
          <w:noProof/>
          <w:szCs w:val="24"/>
        </w:rPr>
        <w:t>. Retrieved from http://www.r-project.org/.</w:t>
      </w:r>
    </w:p>
    <w:p w14:paraId="72526D74"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886B1A">
        <w:rPr>
          <w:rFonts w:ascii="Calibri" w:hAnsi="Calibri" w:cs="Calibri"/>
          <w:i/>
          <w:iCs/>
          <w:noProof/>
          <w:szCs w:val="24"/>
        </w:rPr>
        <w:t>Journal of Neuroscience</w:t>
      </w:r>
      <w:r w:rsidRPr="00886B1A">
        <w:rPr>
          <w:rFonts w:ascii="Calibri" w:hAnsi="Calibri" w:cs="Calibri"/>
          <w:noProof/>
          <w:szCs w:val="24"/>
        </w:rPr>
        <w:t xml:space="preserve">, </w:t>
      </w:r>
      <w:r w:rsidRPr="00886B1A">
        <w:rPr>
          <w:rFonts w:ascii="Calibri" w:hAnsi="Calibri" w:cs="Calibri"/>
          <w:i/>
          <w:iCs/>
          <w:noProof/>
          <w:szCs w:val="24"/>
        </w:rPr>
        <w:t>32</w:t>
      </w:r>
      <w:r w:rsidRPr="00886B1A">
        <w:rPr>
          <w:rFonts w:ascii="Calibri" w:hAnsi="Calibri" w:cs="Calibri"/>
          <w:noProof/>
          <w:szCs w:val="24"/>
        </w:rPr>
        <w:t>(6), 1969–1973. https://doi.org/10.1523/JNEUROSCI.3886-11.2012</w:t>
      </w:r>
    </w:p>
    <w:p w14:paraId="5F3DF38C"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Spering, M., &amp; Montagnini, A. (2011). Do we track what we see? Common versus independent processing for motion perception and smooth pursuit eye movements: A review. </w:t>
      </w:r>
      <w:r w:rsidRPr="00886B1A">
        <w:rPr>
          <w:rFonts w:ascii="Calibri" w:hAnsi="Calibri" w:cs="Calibri"/>
          <w:i/>
          <w:iCs/>
          <w:noProof/>
          <w:szCs w:val="24"/>
        </w:rPr>
        <w:t>Vision Research</w:t>
      </w:r>
      <w:r w:rsidRPr="00886B1A">
        <w:rPr>
          <w:rFonts w:ascii="Calibri" w:hAnsi="Calibri" w:cs="Calibri"/>
          <w:noProof/>
          <w:szCs w:val="24"/>
        </w:rPr>
        <w:t xml:space="preserve">, </w:t>
      </w:r>
      <w:r w:rsidRPr="00886B1A">
        <w:rPr>
          <w:rFonts w:ascii="Calibri" w:hAnsi="Calibri" w:cs="Calibri"/>
          <w:i/>
          <w:iCs/>
          <w:noProof/>
          <w:szCs w:val="24"/>
        </w:rPr>
        <w:t>51</w:t>
      </w:r>
      <w:r w:rsidRPr="00886B1A">
        <w:rPr>
          <w:rFonts w:ascii="Calibri" w:hAnsi="Calibri" w:cs="Calibri"/>
          <w:noProof/>
          <w:szCs w:val="24"/>
        </w:rPr>
        <w:t>(8), 836–852. https://doi.org/10.1016/j.visres.2010.10.017</w:t>
      </w:r>
    </w:p>
    <w:p w14:paraId="66B53E2A"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Werkhoven, P., Snippe, H. P., &amp; Alexander, T. (1992). Visual processing of optic acceleration. </w:t>
      </w:r>
      <w:r w:rsidRPr="00886B1A">
        <w:rPr>
          <w:rFonts w:ascii="Calibri" w:hAnsi="Calibri" w:cs="Calibri"/>
          <w:i/>
          <w:iCs/>
          <w:noProof/>
          <w:szCs w:val="24"/>
        </w:rPr>
        <w:t>Vision Research</w:t>
      </w:r>
      <w:r w:rsidRPr="00886B1A">
        <w:rPr>
          <w:rFonts w:ascii="Calibri" w:hAnsi="Calibri" w:cs="Calibri"/>
          <w:noProof/>
          <w:szCs w:val="24"/>
        </w:rPr>
        <w:t xml:space="preserve">, </w:t>
      </w:r>
      <w:r w:rsidRPr="00886B1A">
        <w:rPr>
          <w:rFonts w:ascii="Calibri" w:hAnsi="Calibri" w:cs="Calibri"/>
          <w:i/>
          <w:iCs/>
          <w:noProof/>
          <w:szCs w:val="24"/>
        </w:rPr>
        <w:t>32</w:t>
      </w:r>
      <w:r w:rsidRPr="00886B1A">
        <w:rPr>
          <w:rFonts w:ascii="Calibri" w:hAnsi="Calibri" w:cs="Calibri"/>
          <w:noProof/>
          <w:szCs w:val="24"/>
        </w:rPr>
        <w:t>(12), 2313–2329. https://doi.org/10.1016/0042-6989(92)90095-Z</w:t>
      </w:r>
    </w:p>
    <w:p w14:paraId="521EB835"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Wertheim, A. H., &amp; Van Gelder, P. (1990). An acceleration illusion caused by underestimation of stimulus velocity during pursuit eye movements: Aubert-Fleischl revisited. </w:t>
      </w:r>
      <w:r w:rsidRPr="00886B1A">
        <w:rPr>
          <w:rFonts w:ascii="Calibri" w:hAnsi="Calibri" w:cs="Calibri"/>
          <w:i/>
          <w:iCs/>
          <w:noProof/>
          <w:szCs w:val="24"/>
        </w:rPr>
        <w:t>Perception</w:t>
      </w:r>
      <w:r w:rsidRPr="00886B1A">
        <w:rPr>
          <w:rFonts w:ascii="Calibri" w:hAnsi="Calibri" w:cs="Calibri"/>
          <w:noProof/>
          <w:szCs w:val="24"/>
        </w:rPr>
        <w:t xml:space="preserve">, </w:t>
      </w:r>
      <w:r w:rsidRPr="00886B1A">
        <w:rPr>
          <w:rFonts w:ascii="Calibri" w:hAnsi="Calibri" w:cs="Calibri"/>
          <w:i/>
          <w:iCs/>
          <w:noProof/>
          <w:szCs w:val="24"/>
        </w:rPr>
        <w:t>19</w:t>
      </w:r>
      <w:r w:rsidRPr="00886B1A">
        <w:rPr>
          <w:rFonts w:ascii="Calibri" w:hAnsi="Calibri" w:cs="Calibri"/>
          <w:noProof/>
          <w:szCs w:val="24"/>
        </w:rPr>
        <w:t>(4), 471–482. https://doi.org/10.1068/p190471</w:t>
      </w:r>
    </w:p>
    <w:p w14:paraId="7F8DB91E"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szCs w:val="24"/>
        </w:rPr>
      </w:pPr>
      <w:r w:rsidRPr="00886B1A">
        <w:rPr>
          <w:rFonts w:ascii="Calibri" w:hAnsi="Calibri" w:cs="Calibri"/>
          <w:noProof/>
          <w:szCs w:val="24"/>
        </w:rPr>
        <w:t xml:space="preserve">Zago, M., La Scaleia, B., Miller, W. L., &amp; Lacquaniti, F. (2011). Coherence of structural visual cues and pictorial gravity paves the way for interceptive actions. </w:t>
      </w:r>
      <w:r w:rsidRPr="00886B1A">
        <w:rPr>
          <w:rFonts w:ascii="Calibri" w:hAnsi="Calibri" w:cs="Calibri"/>
          <w:i/>
          <w:iCs/>
          <w:noProof/>
          <w:szCs w:val="24"/>
        </w:rPr>
        <w:t>Journal of Vision</w:t>
      </w:r>
      <w:r w:rsidRPr="00886B1A">
        <w:rPr>
          <w:rFonts w:ascii="Calibri" w:hAnsi="Calibri" w:cs="Calibri"/>
          <w:noProof/>
          <w:szCs w:val="24"/>
        </w:rPr>
        <w:t xml:space="preserve">, </w:t>
      </w:r>
      <w:r w:rsidRPr="00886B1A">
        <w:rPr>
          <w:rFonts w:ascii="Calibri" w:hAnsi="Calibri" w:cs="Calibri"/>
          <w:i/>
          <w:iCs/>
          <w:noProof/>
          <w:szCs w:val="24"/>
        </w:rPr>
        <w:t>11</w:t>
      </w:r>
      <w:r w:rsidRPr="00886B1A">
        <w:rPr>
          <w:rFonts w:ascii="Calibri" w:hAnsi="Calibri" w:cs="Calibri"/>
          <w:noProof/>
          <w:szCs w:val="24"/>
        </w:rPr>
        <w:t>(10), 1–10. https://doi.org/10.1167/11.10.13.Introduction</w:t>
      </w:r>
    </w:p>
    <w:p w14:paraId="7B03BB5E" w14:textId="77777777" w:rsidR="00886B1A" w:rsidRPr="00886B1A" w:rsidRDefault="00886B1A" w:rsidP="00886B1A">
      <w:pPr>
        <w:widowControl w:val="0"/>
        <w:autoSpaceDE w:val="0"/>
        <w:autoSpaceDN w:val="0"/>
        <w:adjustRightInd w:val="0"/>
        <w:spacing w:line="240" w:lineRule="auto"/>
        <w:ind w:left="480" w:hanging="480"/>
        <w:rPr>
          <w:rFonts w:ascii="Calibri" w:hAnsi="Calibri" w:cs="Calibri"/>
          <w:noProof/>
        </w:rPr>
      </w:pPr>
      <w:r w:rsidRPr="00886B1A">
        <w:rPr>
          <w:rFonts w:ascii="Calibri" w:hAnsi="Calibri" w:cs="Calibri"/>
          <w:noProof/>
          <w:szCs w:val="24"/>
        </w:rPr>
        <w:t xml:space="preserve">Zago, M., McIntyre, J., Senot, P., &amp; Lacquaniti, F. (2008). Internal models and prediction of visual gravitational motion. </w:t>
      </w:r>
      <w:r w:rsidRPr="00886B1A">
        <w:rPr>
          <w:rFonts w:ascii="Calibri" w:hAnsi="Calibri" w:cs="Calibri"/>
          <w:i/>
          <w:iCs/>
          <w:noProof/>
          <w:szCs w:val="24"/>
        </w:rPr>
        <w:t>Vision Research</w:t>
      </w:r>
      <w:r w:rsidRPr="00886B1A">
        <w:rPr>
          <w:rFonts w:ascii="Calibri" w:hAnsi="Calibri" w:cs="Calibri"/>
          <w:noProof/>
          <w:szCs w:val="24"/>
        </w:rPr>
        <w:t xml:space="preserve">, </w:t>
      </w:r>
      <w:r w:rsidRPr="00886B1A">
        <w:rPr>
          <w:rFonts w:ascii="Calibri" w:hAnsi="Calibri" w:cs="Calibri"/>
          <w:i/>
          <w:iCs/>
          <w:noProof/>
          <w:szCs w:val="24"/>
        </w:rPr>
        <w:t>48</w:t>
      </w:r>
      <w:r w:rsidRPr="00886B1A">
        <w:rPr>
          <w:rFonts w:ascii="Calibri" w:hAnsi="Calibri" w:cs="Calibri"/>
          <w:noProof/>
          <w:szCs w:val="24"/>
        </w:rPr>
        <w:t>(14), 1532–1538. https://doi.org/10.1016/j.visres.2008.04.005</w:t>
      </w:r>
    </w:p>
    <w:p w14:paraId="65F45E85" w14:textId="5729539A" w:rsidR="00E32BF5" w:rsidRPr="00D01B6F" w:rsidRDefault="00E32BF5" w:rsidP="004850CC">
      <w:pPr>
        <w:rPr>
          <w:lang w:val="es-ES"/>
        </w:rPr>
      </w:pPr>
      <w:r>
        <w:fldChar w:fldCharType="end"/>
      </w:r>
    </w:p>
    <w:sectPr w:rsidR="00E32BF5" w:rsidRPr="00D01B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41577"/>
    <w:rsid w:val="00054679"/>
    <w:rsid w:val="00066ACE"/>
    <w:rsid w:val="00090B49"/>
    <w:rsid w:val="000A198D"/>
    <w:rsid w:val="000A5B70"/>
    <w:rsid w:val="000C63D1"/>
    <w:rsid w:val="00112346"/>
    <w:rsid w:val="001176A9"/>
    <w:rsid w:val="00121569"/>
    <w:rsid w:val="00130202"/>
    <w:rsid w:val="00153916"/>
    <w:rsid w:val="0016268C"/>
    <w:rsid w:val="00184781"/>
    <w:rsid w:val="00187C34"/>
    <w:rsid w:val="001906EB"/>
    <w:rsid w:val="001940CF"/>
    <w:rsid w:val="001977EA"/>
    <w:rsid w:val="001A2453"/>
    <w:rsid w:val="001C29B3"/>
    <w:rsid w:val="001C3968"/>
    <w:rsid w:val="00210C53"/>
    <w:rsid w:val="002175DD"/>
    <w:rsid w:val="00236BC9"/>
    <w:rsid w:val="0024603B"/>
    <w:rsid w:val="002502B8"/>
    <w:rsid w:val="00261565"/>
    <w:rsid w:val="0026775F"/>
    <w:rsid w:val="00282356"/>
    <w:rsid w:val="0029217A"/>
    <w:rsid w:val="00297476"/>
    <w:rsid w:val="002A1A9B"/>
    <w:rsid w:val="002C490B"/>
    <w:rsid w:val="002F6546"/>
    <w:rsid w:val="0031495E"/>
    <w:rsid w:val="00316387"/>
    <w:rsid w:val="00334100"/>
    <w:rsid w:val="00335AF6"/>
    <w:rsid w:val="003405B4"/>
    <w:rsid w:val="00355892"/>
    <w:rsid w:val="00385931"/>
    <w:rsid w:val="0038698B"/>
    <w:rsid w:val="003A567D"/>
    <w:rsid w:val="003A56D0"/>
    <w:rsid w:val="003F1350"/>
    <w:rsid w:val="00402308"/>
    <w:rsid w:val="004054A3"/>
    <w:rsid w:val="00415D00"/>
    <w:rsid w:val="0045191F"/>
    <w:rsid w:val="00455516"/>
    <w:rsid w:val="00456512"/>
    <w:rsid w:val="00457B8C"/>
    <w:rsid w:val="004840BE"/>
    <w:rsid w:val="004850CC"/>
    <w:rsid w:val="004851B6"/>
    <w:rsid w:val="004A0054"/>
    <w:rsid w:val="004A0320"/>
    <w:rsid w:val="004A5F03"/>
    <w:rsid w:val="004A754A"/>
    <w:rsid w:val="004D128E"/>
    <w:rsid w:val="004D3366"/>
    <w:rsid w:val="004F7B12"/>
    <w:rsid w:val="00514798"/>
    <w:rsid w:val="00515BFC"/>
    <w:rsid w:val="00521481"/>
    <w:rsid w:val="0053648B"/>
    <w:rsid w:val="005368D2"/>
    <w:rsid w:val="0054296B"/>
    <w:rsid w:val="00562DCA"/>
    <w:rsid w:val="00580FFB"/>
    <w:rsid w:val="0058768C"/>
    <w:rsid w:val="00593E80"/>
    <w:rsid w:val="00595505"/>
    <w:rsid w:val="005A3235"/>
    <w:rsid w:val="005C2993"/>
    <w:rsid w:val="005E359D"/>
    <w:rsid w:val="00604840"/>
    <w:rsid w:val="00613131"/>
    <w:rsid w:val="00640D5C"/>
    <w:rsid w:val="0065543C"/>
    <w:rsid w:val="0068122F"/>
    <w:rsid w:val="006B0775"/>
    <w:rsid w:val="006B288B"/>
    <w:rsid w:val="006B4496"/>
    <w:rsid w:val="006C014A"/>
    <w:rsid w:val="006C2849"/>
    <w:rsid w:val="006C6CE5"/>
    <w:rsid w:val="006D11B3"/>
    <w:rsid w:val="006D354B"/>
    <w:rsid w:val="006D769B"/>
    <w:rsid w:val="006E01DB"/>
    <w:rsid w:val="006F086E"/>
    <w:rsid w:val="006F2C4E"/>
    <w:rsid w:val="006F7F5C"/>
    <w:rsid w:val="007063F9"/>
    <w:rsid w:val="00741AD0"/>
    <w:rsid w:val="007434FD"/>
    <w:rsid w:val="00744972"/>
    <w:rsid w:val="00751D13"/>
    <w:rsid w:val="0075723D"/>
    <w:rsid w:val="007614EE"/>
    <w:rsid w:val="007774C7"/>
    <w:rsid w:val="007A3B43"/>
    <w:rsid w:val="007B6D7D"/>
    <w:rsid w:val="007F0B9A"/>
    <w:rsid w:val="007F3FAE"/>
    <w:rsid w:val="0080133C"/>
    <w:rsid w:val="00840628"/>
    <w:rsid w:val="00844D24"/>
    <w:rsid w:val="00855B76"/>
    <w:rsid w:val="00864209"/>
    <w:rsid w:val="008734D9"/>
    <w:rsid w:val="0087590D"/>
    <w:rsid w:val="00880A31"/>
    <w:rsid w:val="00882444"/>
    <w:rsid w:val="00886B1A"/>
    <w:rsid w:val="00891775"/>
    <w:rsid w:val="008A15D0"/>
    <w:rsid w:val="008A7B56"/>
    <w:rsid w:val="008D72BE"/>
    <w:rsid w:val="008E5B63"/>
    <w:rsid w:val="008F5DD0"/>
    <w:rsid w:val="00900F96"/>
    <w:rsid w:val="00955A21"/>
    <w:rsid w:val="00970297"/>
    <w:rsid w:val="00982F21"/>
    <w:rsid w:val="00997DC0"/>
    <w:rsid w:val="009A3299"/>
    <w:rsid w:val="009C1994"/>
    <w:rsid w:val="009E7A88"/>
    <w:rsid w:val="009F6043"/>
    <w:rsid w:val="009F7941"/>
    <w:rsid w:val="00A05C6A"/>
    <w:rsid w:val="00A17F6B"/>
    <w:rsid w:val="00A25932"/>
    <w:rsid w:val="00A25CC3"/>
    <w:rsid w:val="00A340F9"/>
    <w:rsid w:val="00A431AE"/>
    <w:rsid w:val="00A44908"/>
    <w:rsid w:val="00A47DA8"/>
    <w:rsid w:val="00A54235"/>
    <w:rsid w:val="00A643B3"/>
    <w:rsid w:val="00A6526E"/>
    <w:rsid w:val="00A6648E"/>
    <w:rsid w:val="00A72A81"/>
    <w:rsid w:val="00A86944"/>
    <w:rsid w:val="00AB56E9"/>
    <w:rsid w:val="00AB5E28"/>
    <w:rsid w:val="00AC189D"/>
    <w:rsid w:val="00AC5F1C"/>
    <w:rsid w:val="00AD59E9"/>
    <w:rsid w:val="00AF5692"/>
    <w:rsid w:val="00B117EC"/>
    <w:rsid w:val="00B13CEC"/>
    <w:rsid w:val="00B27F0E"/>
    <w:rsid w:val="00B377BA"/>
    <w:rsid w:val="00B45475"/>
    <w:rsid w:val="00B650B7"/>
    <w:rsid w:val="00B804B7"/>
    <w:rsid w:val="00B94CFD"/>
    <w:rsid w:val="00BA72A8"/>
    <w:rsid w:val="00BB40C9"/>
    <w:rsid w:val="00BD3838"/>
    <w:rsid w:val="00BF3834"/>
    <w:rsid w:val="00C148B2"/>
    <w:rsid w:val="00C26D80"/>
    <w:rsid w:val="00C4017F"/>
    <w:rsid w:val="00C6015C"/>
    <w:rsid w:val="00C61F40"/>
    <w:rsid w:val="00C660CF"/>
    <w:rsid w:val="00CA2A72"/>
    <w:rsid w:val="00CE0600"/>
    <w:rsid w:val="00CF0115"/>
    <w:rsid w:val="00D01B6F"/>
    <w:rsid w:val="00D06C9D"/>
    <w:rsid w:val="00D22200"/>
    <w:rsid w:val="00D42F15"/>
    <w:rsid w:val="00D45772"/>
    <w:rsid w:val="00D62B98"/>
    <w:rsid w:val="00D90250"/>
    <w:rsid w:val="00D94AEE"/>
    <w:rsid w:val="00DA76F4"/>
    <w:rsid w:val="00DC2DE7"/>
    <w:rsid w:val="00DC3E91"/>
    <w:rsid w:val="00DC4107"/>
    <w:rsid w:val="00DD1FC4"/>
    <w:rsid w:val="00DF08F8"/>
    <w:rsid w:val="00E034DA"/>
    <w:rsid w:val="00E23038"/>
    <w:rsid w:val="00E25870"/>
    <w:rsid w:val="00E32BF5"/>
    <w:rsid w:val="00E35B6C"/>
    <w:rsid w:val="00E37468"/>
    <w:rsid w:val="00E470D6"/>
    <w:rsid w:val="00E642AA"/>
    <w:rsid w:val="00E72229"/>
    <w:rsid w:val="00E7767D"/>
    <w:rsid w:val="00E817C4"/>
    <w:rsid w:val="00E82D8F"/>
    <w:rsid w:val="00E95B1F"/>
    <w:rsid w:val="00EB5FB9"/>
    <w:rsid w:val="00EC3AAF"/>
    <w:rsid w:val="00EE4C58"/>
    <w:rsid w:val="00EE6444"/>
    <w:rsid w:val="00EE79BD"/>
    <w:rsid w:val="00EF1EFA"/>
    <w:rsid w:val="00F01E10"/>
    <w:rsid w:val="00F05CAA"/>
    <w:rsid w:val="00F12838"/>
    <w:rsid w:val="00F1488E"/>
    <w:rsid w:val="00F168DD"/>
    <w:rsid w:val="00F2167B"/>
    <w:rsid w:val="00F34E8D"/>
    <w:rsid w:val="00F515FC"/>
    <w:rsid w:val="00F6145E"/>
    <w:rsid w:val="00F91E84"/>
    <w:rsid w:val="00F964BD"/>
    <w:rsid w:val="00F9735A"/>
    <w:rsid w:val="00FA364D"/>
    <w:rsid w:val="00FA5BF0"/>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berschrift2">
    <w:name w:val="heading 2"/>
    <w:basedOn w:val="Standard"/>
    <w:next w:val="Standard"/>
    <w:link w:val="berschrift2Zchn"/>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berschrift3">
    <w:name w:val="heading 3"/>
    <w:basedOn w:val="Standard"/>
    <w:next w:val="Standard"/>
    <w:link w:val="berschrift3Zchn"/>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Absatz-Standardschriftart"/>
    <w:uiPriority w:val="99"/>
    <w:unhideWhenUsed/>
    <w:rsid w:val="008D72BE"/>
    <w:rPr>
      <w:color w:val="0563C1" w:themeColor="hyperlink"/>
      <w:u w:val="single"/>
    </w:rPr>
  </w:style>
  <w:style w:type="paragraph" w:styleId="Beschriftung">
    <w:name w:val="caption"/>
    <w:basedOn w:val="Standard"/>
    <w:next w:val="Standard"/>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Standard"/>
    <w:qFormat/>
    <w:rsid w:val="008D72BE"/>
    <w:pPr>
      <w:spacing w:after="60" w:line="204" w:lineRule="auto"/>
      <w:jc w:val="both"/>
    </w:pPr>
    <w:rPr>
      <w:rFonts w:ascii="Arial" w:eastAsiaTheme="minorEastAsia" w:hAnsi="Arial" w:cs="Times New Roman"/>
      <w:sz w:val="16"/>
      <w:szCs w:val="24"/>
    </w:rPr>
  </w:style>
  <w:style w:type="table" w:styleId="Tabellenraster">
    <w:name w:val="Table Grid"/>
    <w:basedOn w:val="NormaleTabelle"/>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8D72BE"/>
    <w:rPr>
      <w:rFonts w:asciiTheme="majorHAnsi" w:eastAsiaTheme="majorEastAsia" w:hAnsiTheme="majorHAnsi" w:cstheme="majorBidi"/>
      <w:color w:val="2F5496" w:themeColor="accent1" w:themeShade="BF"/>
      <w:sz w:val="32"/>
      <w:szCs w:val="32"/>
      <w:lang w:val="de-DE"/>
    </w:rPr>
  </w:style>
  <w:style w:type="paragraph" w:styleId="KeinLeerraum">
    <w:name w:val="No Spacing"/>
    <w:uiPriority w:val="1"/>
    <w:qFormat/>
    <w:rsid w:val="00F34E8D"/>
    <w:pPr>
      <w:spacing w:after="0" w:line="240" w:lineRule="auto"/>
    </w:pPr>
  </w:style>
  <w:style w:type="character" w:customStyle="1" w:styleId="berschrift3Zchn">
    <w:name w:val="Überschrift 3 Zchn"/>
    <w:basedOn w:val="Absatz-Standardschriftart"/>
    <w:link w:val="berschrift3"/>
    <w:uiPriority w:val="9"/>
    <w:rsid w:val="00FD302A"/>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A198D"/>
    <w:rPr>
      <w:color w:val="808080"/>
    </w:rPr>
  </w:style>
  <w:style w:type="character" w:customStyle="1" w:styleId="berschrift4Zchn">
    <w:name w:val="Überschrift 4 Zchn"/>
    <w:basedOn w:val="Absatz-Standardschriftart"/>
    <w:link w:val="berschrift4"/>
    <w:uiPriority w:val="9"/>
    <w:rsid w:val="00F1488E"/>
    <w:rPr>
      <w:rFonts w:asciiTheme="majorHAnsi" w:eastAsiaTheme="majorEastAsia" w:hAnsiTheme="majorHAnsi" w:cstheme="majorBidi"/>
      <w:i/>
      <w:iCs/>
      <w:color w:val="2F5496" w:themeColor="accent1" w:themeShade="BF"/>
    </w:rPr>
  </w:style>
  <w:style w:type="paragraph" w:styleId="Listenabsatz">
    <w:name w:val="List Paragraph"/>
    <w:basedOn w:val="Standard"/>
    <w:uiPriority w:val="34"/>
    <w:qFormat/>
    <w:rsid w:val="00B94CFD"/>
    <w:pPr>
      <w:ind w:left="720"/>
      <w:contextualSpacing/>
    </w:pPr>
  </w:style>
  <w:style w:type="paragraph" w:styleId="Sprechblasentext">
    <w:name w:val="Balloon Text"/>
    <w:basedOn w:val="Standard"/>
    <w:link w:val="SprechblasentextZchn"/>
    <w:uiPriority w:val="99"/>
    <w:semiHidden/>
    <w:unhideWhenUsed/>
    <w:rsid w:val="006F08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86E"/>
    <w:rPr>
      <w:rFonts w:ascii="Segoe UI" w:hAnsi="Segoe UI" w:cs="Segoe UI"/>
      <w:sz w:val="18"/>
      <w:szCs w:val="18"/>
    </w:rPr>
  </w:style>
  <w:style w:type="character" w:styleId="Fett">
    <w:name w:val="Strong"/>
    <w:basedOn w:val="Absatz-Standardschriftart"/>
    <w:uiPriority w:val="22"/>
    <w:qFormat/>
    <w:rsid w:val="00D01B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demonstrations.wolfram.com/ProjectileWithAirDrag/" TargetMode="Externa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hyperlink" Target="https://github.com/b-jorges/SD-of-Gravity-Prior"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hyperlink" Target="https://osf.io/8vg9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7.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BFF42-0912-45A5-A9CB-C8A7D19B4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19908</Words>
  <Characters>113476</Characters>
  <Application>Microsoft Office Word</Application>
  <DocSecurity>0</DocSecurity>
  <Lines>945</Lines>
  <Paragraphs>2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02</cp:revision>
  <dcterms:created xsi:type="dcterms:W3CDTF">2019-10-21T22:38:00Z</dcterms:created>
  <dcterms:modified xsi:type="dcterms:W3CDTF">2020-01-16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